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F8A4BA" w14:textId="77777777" w:rsidR="00575301" w:rsidRPr="00C976C4" w:rsidRDefault="003B5AD8">
      <w:pPr>
        <w:rPr>
          <w:b/>
          <w:bCs/>
          <w:sz w:val="24"/>
          <w:szCs w:val="24"/>
        </w:rPr>
      </w:pPr>
      <w:r w:rsidRPr="00C976C4">
        <w:rPr>
          <w:b/>
          <w:bCs/>
          <w:sz w:val="24"/>
          <w:szCs w:val="24"/>
        </w:rPr>
        <w:t xml:space="preserve">Supplementary </w:t>
      </w:r>
      <w:r w:rsidR="00C95DA6" w:rsidRPr="00C976C4">
        <w:rPr>
          <w:b/>
          <w:bCs/>
          <w:sz w:val="24"/>
          <w:szCs w:val="24"/>
        </w:rPr>
        <w:t xml:space="preserve">References: </w:t>
      </w:r>
    </w:p>
    <w:p w14:paraId="2BFA46A2" w14:textId="6DA6CB25" w:rsidR="003B5AD8" w:rsidRPr="00EA2835" w:rsidRDefault="00A658C9">
      <w:r w:rsidRPr="00EA2835">
        <w:t>S</w:t>
      </w:r>
      <w:r w:rsidR="00C95DA6" w:rsidRPr="00EA2835">
        <w:t xml:space="preserve">tudies evaluating the effects of </w:t>
      </w:r>
      <w:r w:rsidRPr="00EA2835">
        <w:t>antibiotics, probiotics</w:t>
      </w:r>
      <w:r w:rsidR="00200906">
        <w:t>, prebiotics</w:t>
      </w:r>
      <w:r w:rsidRPr="00EA2835">
        <w:t xml:space="preserve"> and </w:t>
      </w:r>
      <w:r w:rsidR="00200906">
        <w:t xml:space="preserve">food and </w:t>
      </w:r>
      <w:r w:rsidRPr="00EA2835">
        <w:t xml:space="preserve">dietary habits in </w:t>
      </w:r>
      <w:r w:rsidR="00EA2835" w:rsidRPr="00EA2835">
        <w:t xml:space="preserve">IBS symptoms and quality of life. </w:t>
      </w:r>
    </w:p>
    <w:p w14:paraId="14087BC6" w14:textId="77777777" w:rsidR="00EA2835" w:rsidRDefault="00EA2835">
      <w:pPr>
        <w:rPr>
          <w:b/>
          <w:bCs/>
        </w:rPr>
      </w:pPr>
    </w:p>
    <w:p w14:paraId="0D7759E8" w14:textId="103D2030" w:rsidR="00BA6F0E" w:rsidRDefault="00BA6F0E">
      <w:pPr>
        <w:rPr>
          <w:b/>
          <w:bCs/>
        </w:rPr>
      </w:pPr>
      <w:r>
        <w:rPr>
          <w:b/>
          <w:bCs/>
        </w:rPr>
        <w:t>ANTIBIOTICS</w:t>
      </w:r>
    </w:p>
    <w:p w14:paraId="5DB86C32" w14:textId="6C4EDA3C" w:rsidR="00BA6F0E" w:rsidRPr="00816EA3" w:rsidRDefault="00816EA3">
      <w:pPr>
        <w:rPr>
          <w:i/>
          <w:iCs/>
          <w:u w:val="single"/>
        </w:rPr>
      </w:pPr>
      <w:r w:rsidRPr="00816EA3">
        <w:rPr>
          <w:i/>
          <w:iCs/>
          <w:u w:val="single"/>
        </w:rPr>
        <w:t>Rifaximin</w:t>
      </w:r>
    </w:p>
    <w:p w14:paraId="6147D6EE" w14:textId="1146D048" w:rsidR="00BA6F0E" w:rsidRPr="00A74DC2" w:rsidRDefault="00BA6F0E">
      <w:r w:rsidRPr="00A74DC2">
        <w:fldChar w:fldCharType="begin">
          <w:fldData xml:space="preserve">PEVuZE5vdGU+PENpdGUgQXV0aG9yWWVhcj0iMSI+PEF1dGhvcj5MZW1ibzwvQXV0aG9yPjxZZWFy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</w:fldData>
        </w:fldChar>
      </w:r>
      <w:r w:rsidR="0095352B">
        <w:instrText xml:space="preserve"> ADDIN EN.CITE </w:instrText>
      </w:r>
      <w:r w:rsidR="0095352B">
        <w:fldChar w:fldCharType="begin">
          <w:fldData xml:space="preserve">PEVuZE5vdGU+PENpdGUgQXV0aG9yWWVhcj0iMSI+PEF1dGhvcj5MZW1ibzwvQXV0aG9yPjxZZWFy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</w:fldData>
        </w:fldChar>
      </w:r>
      <w:r w:rsidR="0095352B">
        <w:instrText xml:space="preserve"> ADDIN EN.CITE.DATA </w:instrText>
      </w:r>
      <w:r w:rsidR="0095352B">
        <w:fldChar w:fldCharType="end"/>
      </w:r>
      <w:r w:rsidRPr="00A74DC2">
        <w:fldChar w:fldCharType="separate"/>
      </w:r>
      <w:r w:rsidR="00846C9C">
        <w:rPr>
          <w:noProof/>
        </w:rPr>
        <w:t>Lembo et al. (2016)</w:t>
      </w:r>
      <w:r w:rsidRPr="00A74DC2">
        <w:fldChar w:fldCharType="end"/>
      </w:r>
    </w:p>
    <w:p w14:paraId="45FCDB64" w14:textId="172BF484" w:rsidR="00BA6F0E" w:rsidRPr="00846C9C" w:rsidRDefault="00BA6F0E">
      <w:r w:rsidRPr="00A74DC2">
        <w:fldChar w:fldCharType="begin"/>
      </w:r>
      <w:r w:rsidR="0095352B">
        <w:instrText xml:space="preserve"> ADDIN EN.CITE &lt;EndNote&gt;&lt;Cite AuthorYear="1"&gt;&lt;Author&gt;Lembo&lt;/Author&gt;&lt;Year&gt;2020&lt;/Year&gt;&lt;RecNum&gt;49&lt;/RecNum&gt;&lt;DisplayText&gt;Lembo et al. (2020)&lt;/DisplayText&gt;&lt;record&gt;&lt;rec-number&gt;49&lt;/rec-number&gt;&lt;foreign-keys&gt;&lt;key app="EN" db-id="0ztaa0tr6ssv5ce5rtrv2wsop55we5x0etdx" timestamp="1625559220"&gt;49&lt;/key&gt;&lt;/foreign-keys&gt;&lt;ref-type name="Journal Article"&gt;17&lt;/ref-type&gt;&lt;contributors&gt;&lt;authors&gt;&lt;author&gt;Lembo, Anthony&lt;/author&gt;&lt;author&gt;Rao, Satish S. C.&lt;/author&gt;&lt;author&gt;Heimanson, Zeev&lt;/author&gt;&lt;author&gt;Pimentel, Mark&lt;/author&gt;&lt;/authors&gt;&lt;/contributors&gt;&lt;titles&gt;&lt;title&gt;Abdominal pain response to rifaximin in patients with irritable bowel syndrome with diarrhea&lt;/title&gt;&lt;secondary-title&gt;Clinical and Translational Gastroenterology&lt;/secondary-title&gt;&lt;/titles&gt;&lt;periodical&gt;&lt;full-title&gt;Clinical and Translational Gastroenterology&lt;/full-title&gt;&lt;/periodical&gt;&lt;pages&gt;e00144&lt;/pages&gt;&lt;volume&gt;11&lt;/volume&gt;&lt;number&gt;3&lt;/number&gt;&lt;dates&gt;&lt;year&gt;2020&lt;/year&gt;&lt;/dates&gt;&lt;isbn&gt;2155-384X&lt;/isbn&gt;&lt;accession-num&gt;01720094-202003000-00010&lt;/accession-num&gt;&lt;urls&gt;&lt;related-urls&gt;&lt;url&gt;https://journals.lww.com/ctg/Fulltext/2020/03000/Abdominal_Pain_Response_to_Rifaximin_in_Patients.10.aspx&lt;/url&gt;&lt;/related-urls&gt;&lt;/urls&gt;&lt;electronic-resource-num&gt;10.14309/ctg.0000000000000144&lt;/electronic-resource-num&gt;&lt;/record&gt;&lt;/Cite&gt;&lt;/EndNote&gt;</w:instrText>
      </w:r>
      <w:r w:rsidRPr="00A74DC2">
        <w:fldChar w:fldCharType="separate"/>
      </w:r>
      <w:r w:rsidR="00846C9C" w:rsidRPr="00846C9C">
        <w:rPr>
          <w:noProof/>
        </w:rPr>
        <w:t>Lembo et al. (2020)</w:t>
      </w:r>
      <w:r w:rsidRPr="00A74DC2">
        <w:fldChar w:fldCharType="end"/>
      </w:r>
    </w:p>
    <w:p w14:paraId="15438378" w14:textId="6952580C" w:rsidR="003D7045" w:rsidRPr="00846C9C" w:rsidRDefault="00BA6F0E">
      <w:r w:rsidRPr="00A74DC2">
        <w:fldChar w:fldCharType="begin"/>
      </w:r>
      <w:r w:rsidR="00846C9C">
        <w:instrText xml:space="preserve"> ADDIN EN.CITE &lt;EndNote&gt;&lt;Cite AuthorYear="1"&gt;&lt;Author&gt;Pimentel&lt;/Author&gt;&lt;Year&gt;2011&lt;/Year&gt;&lt;RecNum&gt;47&lt;/RecNum&gt;&lt;DisplayText&gt;Pimentel et al. (2011)&lt;/DisplayText&gt;&lt;record&gt;&lt;rec-number&gt;47&lt;/rec-number&gt;&lt;foreign-keys&gt;&lt;key app="EN" db-id="0ztaa0tr6ssv5ce5rtrv2wsop55we5x0etdx" timestamp="1625559133"&gt;47&lt;/key&gt;&lt;/foreign-keys&gt;&lt;ref-type name="Journal Article"&gt;17&lt;/ref-type&gt;&lt;contributors&gt;&lt;authors&gt;&lt;author&gt;Pimentel, Mark&lt;/author&gt;&lt;author&gt;Lembo, Anthony&lt;/author&gt;&lt;author&gt;Chey, William D.&lt;/author&gt;&lt;author&gt;Zakko, Salam&lt;/author&gt;&lt;author&gt;Ringel, Yehuda&lt;/author&gt;&lt;author&gt;Yu, Jing&lt;/author&gt;&lt;author&gt;Mareya, Shadreck M.&lt;/author&gt;&lt;author&gt;Shaw, Audrey L.&lt;/author&gt;&lt;author&gt;Bortey, Enoch&lt;/author&gt;&lt;author&gt;Forbes, William P.&lt;/author&gt;&lt;/authors&gt;&lt;/contributors&gt;&lt;titles&gt;&lt;title&gt;Rifaximin Therapy for Patients with Irritable Bowel Syndrome without Constipation&lt;/title&gt;&lt;secondary-title&gt;New England Journal of Medicine&lt;/secondary-title&gt;&lt;/titles&gt;&lt;periodical&gt;&lt;full-title&gt;New England Journal of Medicine&lt;/full-title&gt;&lt;/periodical&gt;&lt;pages&gt;22-32&lt;/pages&gt;&lt;volume&gt;364&lt;/volume&gt;&lt;number&gt;1&lt;/number&gt;&lt;dates&gt;&lt;year&gt;2011&lt;/year&gt;&lt;/dates&gt;&lt;accession-num&gt;21208106&lt;/accession-num&gt;&lt;urls&gt;&lt;related-urls&gt;&lt;url&gt;https://www.nejm.org/doi/full/10.1056/NEJMoa1004409&lt;/url&gt;&lt;/related-urls&gt;&lt;/urls&gt;&lt;electronic-resource-num&gt;10.1056/NEJMoa1004409&lt;/electronic-resource-num&gt;&lt;/record&gt;&lt;/Cite&gt;&lt;/EndNote&gt;</w:instrText>
      </w:r>
      <w:r w:rsidRPr="00A74DC2">
        <w:fldChar w:fldCharType="separate"/>
      </w:r>
      <w:r w:rsidR="00846C9C">
        <w:rPr>
          <w:noProof/>
        </w:rPr>
        <w:t>Pimentel et al. (2011)</w:t>
      </w:r>
      <w:r w:rsidRPr="00A74DC2">
        <w:fldChar w:fldCharType="end"/>
      </w:r>
      <w:r w:rsidR="003D7045" w:rsidRPr="00846C9C">
        <w:t xml:space="preserve"> </w:t>
      </w:r>
    </w:p>
    <w:p w14:paraId="3A6F3FEF" w14:textId="19C68BA4" w:rsidR="002C7C80" w:rsidRPr="00A74DC2" w:rsidRDefault="002C7C80">
      <w:r>
        <w:fldChar w:fldCharType="begin">
          <w:fldData xml:space="preserve">PEVuZE5vdGU+PENpdGUgQXV0aG9yWWVhcj0iMSI+PEF1dGhvcj5QaW1lbnRlbDwvQXV0aG9yPjxZ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</w:fldData>
        </w:fldChar>
      </w:r>
      <w:r w:rsidR="0095352B">
        <w:instrText xml:space="preserve"> ADDIN EN.CITE </w:instrText>
      </w:r>
      <w:r w:rsidR="0095352B">
        <w:fldChar w:fldCharType="begin">
          <w:fldData xml:space="preserve">PEVuZE5vdGU+PENpdGUgQXV0aG9yWWVhcj0iMSI+PEF1dGhvcj5QaW1lbnRlbDwvQXV0aG9yPjxZ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</w:fldData>
        </w:fldChar>
      </w:r>
      <w:r w:rsidR="0095352B">
        <w:instrText xml:space="preserve"> ADDIN EN.CITE.DATA </w:instrText>
      </w:r>
      <w:r w:rsidR="0095352B">
        <w:fldChar w:fldCharType="end"/>
      </w:r>
      <w:r>
        <w:fldChar w:fldCharType="separate"/>
      </w:r>
      <w:r w:rsidR="00846C9C">
        <w:rPr>
          <w:noProof/>
        </w:rPr>
        <w:t>Pimentel et al. (2006)</w:t>
      </w:r>
      <w:r>
        <w:fldChar w:fldCharType="end"/>
      </w:r>
    </w:p>
    <w:p w14:paraId="6E294C5F" w14:textId="4B91BC6A" w:rsidR="00533BDA" w:rsidRPr="001A181F" w:rsidRDefault="00533BDA">
      <w:r w:rsidRPr="001A181F">
        <w:fldChar w:fldCharType="begin">
          <w:fldData xml:space="preserve">PEVuZE5vdGU+PENpdGUgQXV0aG9yWWVhcj0iMSI+PEF1dGhvcj5DYXNoPC9BdXRob3I+PFllYXI+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</w:fldData>
        </w:fldChar>
      </w:r>
      <w:r w:rsidR="0095352B">
        <w:instrText xml:space="preserve"> ADDIN EN.CITE </w:instrText>
      </w:r>
      <w:r w:rsidR="0095352B">
        <w:fldChar w:fldCharType="begin">
          <w:fldData xml:space="preserve">PEVuZE5vdGU+PENpdGUgQXV0aG9yWWVhcj0iMSI+PEF1dGhvcj5DYXNoPC9BdXRob3I+PFllYXI+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</w:fldData>
        </w:fldChar>
      </w:r>
      <w:r w:rsidR="0095352B">
        <w:instrText xml:space="preserve"> ADDIN EN.CITE.DATA </w:instrText>
      </w:r>
      <w:r w:rsidR="0095352B">
        <w:fldChar w:fldCharType="end"/>
      </w:r>
      <w:r w:rsidRPr="001A181F">
        <w:fldChar w:fldCharType="separate"/>
      </w:r>
      <w:r w:rsidR="00846C9C">
        <w:rPr>
          <w:noProof/>
        </w:rPr>
        <w:t>Cash et al. (2017)</w:t>
      </w:r>
      <w:r w:rsidRPr="001A181F">
        <w:fldChar w:fldCharType="end"/>
      </w:r>
    </w:p>
    <w:p w14:paraId="0A7B2571" w14:textId="77777777" w:rsidR="00B26FCD" w:rsidRPr="00A74DC2" w:rsidRDefault="00B26FCD"/>
    <w:p w14:paraId="5BCABE33" w14:textId="5993CFEF" w:rsidR="00AD0196" w:rsidRPr="00A74DC2" w:rsidRDefault="00AD0196">
      <w:pPr>
        <w:rPr>
          <w:b/>
          <w:bCs/>
        </w:rPr>
      </w:pPr>
      <w:r w:rsidRPr="00A74DC2">
        <w:rPr>
          <w:b/>
          <w:bCs/>
        </w:rPr>
        <w:t>PROBIOTICS</w:t>
      </w:r>
    </w:p>
    <w:p w14:paraId="169CFB30" w14:textId="58AB8055" w:rsidR="00D332FA" w:rsidRPr="00A74DC2" w:rsidRDefault="00D332FA">
      <w:pPr>
        <w:rPr>
          <w:u w:val="single"/>
        </w:rPr>
      </w:pPr>
      <w:r w:rsidRPr="00A74DC2">
        <w:rPr>
          <w:i/>
          <w:iCs/>
          <w:u w:val="single"/>
        </w:rPr>
        <w:t>Bifidobacterium</w:t>
      </w:r>
      <w:r w:rsidRPr="00A74DC2">
        <w:rPr>
          <w:u w:val="single"/>
        </w:rPr>
        <w:t xml:space="preserve"> spp. </w:t>
      </w:r>
    </w:p>
    <w:p w14:paraId="185F199F" w14:textId="5475DD03" w:rsidR="00AD0196" w:rsidRPr="00A74DC2" w:rsidRDefault="00AD0196">
      <w:r w:rsidRPr="00A74DC2">
        <w:fldChar w:fldCharType="begin">
          <w:fldData xml:space="preserve">PEVuZE5vdGU+PENpdGUgQXV0aG9yWWVhcj0iMSI+PEF1dGhvcj5Gb3JkPC9BdXRob3I+PFllYXI+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</w:fldData>
        </w:fldChar>
      </w:r>
      <w:r w:rsidR="00846C9C">
        <w:instrText xml:space="preserve"> ADDIN EN.CITE </w:instrText>
      </w:r>
      <w:r w:rsidR="00846C9C">
        <w:fldChar w:fldCharType="begin">
          <w:fldData xml:space="preserve">PEVuZE5vdGU+PENpdGUgQXV0aG9yWWVhcj0iMSI+PEF1dGhvcj5Gb3JkPC9BdXRob3I+PFllYXI+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</w:fldData>
        </w:fldChar>
      </w:r>
      <w:r w:rsidR="00846C9C">
        <w:instrText xml:space="preserve"> ADDIN EN.CITE.DATA </w:instrText>
      </w:r>
      <w:r w:rsidR="00846C9C">
        <w:fldChar w:fldCharType="end"/>
      </w:r>
      <w:r w:rsidRPr="00A74DC2">
        <w:fldChar w:fldCharType="separate"/>
      </w:r>
      <w:r w:rsidR="00846C9C">
        <w:rPr>
          <w:noProof/>
        </w:rPr>
        <w:t>Ford et al. (2018)</w:t>
      </w:r>
      <w:r w:rsidRPr="00A74DC2">
        <w:fldChar w:fldCharType="end"/>
      </w:r>
    </w:p>
    <w:p w14:paraId="2919894D" w14:textId="4F78262A" w:rsidR="00AD0196" w:rsidRDefault="00AD0196">
      <w:r w:rsidRPr="00A74DC2">
        <w:fldChar w:fldCharType="begin">
          <w:fldData xml:space="preserve">PEVuZE5vdGU+PENpdGUgQXV0aG9yWWVhcj0iMSI+PEF1dGhvcj5HdWdsaWVsbWV0dGk8L0F1dGhv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</w:fldData>
        </w:fldChar>
      </w:r>
      <w:r w:rsidR="0095352B">
        <w:instrText xml:space="preserve"> ADDIN EN.CITE </w:instrText>
      </w:r>
      <w:r w:rsidR="0095352B">
        <w:fldChar w:fldCharType="begin">
          <w:fldData xml:space="preserve">PEVuZE5vdGU+PENpdGUgQXV0aG9yWWVhcj0iMSI+PEF1dGhvcj5HdWdsaWVsbWV0dGk8L0F1dGhv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</w:fldData>
        </w:fldChar>
      </w:r>
      <w:r w:rsidR="0095352B">
        <w:instrText xml:space="preserve"> ADDIN EN.CITE.DATA </w:instrText>
      </w:r>
      <w:r w:rsidR="0095352B">
        <w:fldChar w:fldCharType="end"/>
      </w:r>
      <w:r w:rsidRPr="00A74DC2">
        <w:fldChar w:fldCharType="separate"/>
      </w:r>
      <w:r w:rsidR="00846C9C">
        <w:rPr>
          <w:noProof/>
        </w:rPr>
        <w:t>Guglielmetti et al. (2011)</w:t>
      </w:r>
      <w:r w:rsidRPr="00A74DC2">
        <w:fldChar w:fldCharType="end"/>
      </w:r>
    </w:p>
    <w:p w14:paraId="61CA25A6" w14:textId="77777777" w:rsidR="00C966E3" w:rsidRDefault="00C966E3"/>
    <w:p w14:paraId="64512742" w14:textId="3F146D5E" w:rsidR="00C966E3" w:rsidRPr="00C966E3" w:rsidRDefault="00C966E3">
      <w:pPr>
        <w:rPr>
          <w:u w:val="single"/>
        </w:rPr>
      </w:pPr>
      <w:r>
        <w:rPr>
          <w:i/>
          <w:iCs/>
          <w:u w:val="single"/>
        </w:rPr>
        <w:t xml:space="preserve">Lactobacillus </w:t>
      </w:r>
      <w:r w:rsidRPr="00A74DC2">
        <w:rPr>
          <w:u w:val="single"/>
        </w:rPr>
        <w:t xml:space="preserve">spp. </w:t>
      </w:r>
    </w:p>
    <w:p w14:paraId="6CA5BC62" w14:textId="7D35D5B2" w:rsidR="00C966E3" w:rsidRPr="00846C9C" w:rsidRDefault="00C966E3" w:rsidP="00C966E3">
      <w:pPr>
        <w:rPr>
          <w:lang w:val="sv-SE"/>
        </w:rPr>
      </w:pPr>
      <w:r>
        <w:fldChar w:fldCharType="begin"/>
      </w:r>
      <w:r w:rsidR="00846C9C" w:rsidRPr="004F2BF4">
        <w:rPr>
          <w:lang w:val="sv-SE"/>
        </w:rPr>
        <w:instrText xml:space="preserve"> ADDIN EN.CITE &lt;EndNote&gt;&lt;Cite AuthorYear="1"&gt;&lt;Author&gt;Kim&lt;/Author&gt;&lt;Year&gt;2018&lt;/Year&gt;&lt;RecNum&gt;92&lt;/RecNum&gt;&lt;DisplayText&gt;Kim et al. (2018)&lt;/DisplayText&gt;&lt;record&gt;&lt;rec-number&gt;92&lt;/rec-number&gt;&lt;foreign-keys&gt;&lt;key app="EN" db-id="0ztaa0tr6ssv5ce5rtrv2wsop55we5x0etdx" timestamp="1625649603"&gt;92&lt;/key&gt;&lt;/foreign-keys&gt;&lt;ref-type name="Journal Article"&gt;17&lt;/ref-type&gt;&lt;contributors&gt;&lt;authors&gt;&lt;author&gt;Kim, J. Y.&lt;/author&gt;&lt;author&gt;Park, Y. J.&lt;/author&gt;&lt;author&gt;Lee, H. J.&lt;/author&gt;&lt;author&gt;Park, M. Y.&lt;/author&gt;&lt;author&gt;Kwon, O.&lt;/author&gt;&lt;/authors&gt;&lt;/contributors&gt;&lt;auth-address&gt;1Department of Food Science and Technology, Seoul National University of Science and Technology, Seoul, 01811 Korea. ISNI: 0000 0000 9760 4919. GRID: grid.412485.e&amp;#xD;2Department of Nutritional Science and Food Management, Ewha Womans University, Seoul, 03760 Korea. ISNI: 0000 0001 2171 7754. GRID: grid.255649.9&lt;/auth-address&gt;&lt;titles&gt;&lt;title&gt;Effect of Lactobacillus gasseri BNR17 on irritable bowel syndrome: a randomized, double-blind, placebo-controlled, dose-finding trial&lt;/title&gt;&lt;secondary-title&gt;Food Sci Biotechnol&lt;/secondary-title&gt;&lt;/titles&gt;&lt;periodical&gt;&lt;full-title&gt;Food Sci Biotechnol&lt;/full-title&gt;&lt;/periodical&gt;&lt;pages&gt;853-857&lt;/pages&gt;&lt;volume&gt;27&lt;/volume&gt;&lt;number&gt;3&lt;/number&gt;&lt;edition&gt;2018/09/29&lt;/edition&gt;&lt;keywords&gt;&lt;keyword&gt;Irritable bowel syndrome&lt;/keyword&gt;&lt;keyword&gt;Lactobacillus gasseri BNR17&lt;/keyword&gt;&lt;keyword&gt;Probiotics&lt;/keyword&gt;&lt;keyword&gt;interest.&lt;/keyword&gt;&lt;/keywords&gt;&lt;dates&gt;&lt;year&gt;2018&lt;/year&gt;&lt;pub-dates&gt;&lt;date&gt;Jun&lt;/date&gt;&lt;/pub-dates&gt;&lt;/dates&gt;&lt;isbn&gt;1226-7708 (Print)&amp;#xD;1226-7708&lt;/isbn&gt;&lt;accession-num&gt;30263811&lt;/accession-num&gt;&lt;urls&gt;&lt;/urls&gt;&lt;custom2&gt;PMC6049675&lt;/custom2&gt;&lt;electronic-resource-num&gt;10.1007/s10068-017-0296-7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 w:rsidR="00846C9C" w:rsidRPr="004F2BF4">
        <w:rPr>
          <w:noProof/>
          <w:lang w:val="sv-SE"/>
        </w:rPr>
        <w:t xml:space="preserve">Kim et al. </w:t>
      </w:r>
      <w:r w:rsidR="00846C9C" w:rsidRPr="00846C9C">
        <w:rPr>
          <w:noProof/>
          <w:lang w:val="sv-SE"/>
        </w:rPr>
        <w:t>(2018)</w:t>
      </w:r>
      <w:r>
        <w:fldChar w:fldCharType="end"/>
      </w:r>
    </w:p>
    <w:p w14:paraId="5B795D99" w14:textId="6D01D335" w:rsidR="00E774A9" w:rsidRPr="00846C9C" w:rsidRDefault="00E774A9" w:rsidP="00E774A9">
      <w:pPr>
        <w:rPr>
          <w:lang w:val="sv-SE"/>
        </w:rPr>
      </w:pPr>
      <w:r>
        <w:fldChar w:fldCharType="begin"/>
      </w:r>
      <w:r w:rsidR="00846C9C" w:rsidRPr="00846C9C">
        <w:rPr>
          <w:lang w:val="sv-SE"/>
        </w:rPr>
        <w:instrText xml:space="preserve"> ADDIN EN.CITE &lt;EndNote&gt;&lt;Cite AuthorYear="1"&gt;&lt;Author&gt;Ligaarden&lt;/Author&gt;&lt;Year&gt;2010&lt;/Year&gt;&lt;RecNum&gt;248&lt;/RecNum&gt;&lt;DisplayText&gt;Ligaarden et al. (2010)&lt;/DisplayText&gt;&lt;record&gt;&lt;rec-number&gt;248&lt;/rec-number&gt;&lt;foreign-keys&gt;&lt;key app="EN" db-id="0ztaa0tr6ssv5ce5rtrv2wsop55we5x0etdx" timestamp="1632226822"&gt;248&lt;/key&gt;&lt;/foreign-keys&gt;&lt;ref-type name="Journal Article"&gt;17&lt;/ref-type&gt;&lt;contributors&gt;&lt;authors&gt;&lt;author&gt;Ligaarden, S. C.&lt;/author&gt;&lt;author&gt;Axelsson, L.&lt;/author&gt;&lt;author&gt;Naterstad, K.&lt;/author&gt;&lt;author&gt;Lydersen, S.&lt;/author&gt;&lt;author&gt;Farup, P. G.&lt;/author&gt;&lt;/authors&gt;&lt;/contributors&gt;&lt;auth-address&gt;Department of Medicine, Innlandet Hospital Trust, Gjøvik, Norway. solveig.ligaarden@ntnu.no&lt;/auth-address&gt;&lt;titles&gt;&lt;title&gt;A candidate probiotic with unfavourable effects in subjects with irritable bowel syndrome: a randomised controlled trial&lt;/title&gt;&lt;secondary-title&gt;BMC Gastroenterol&lt;/secondary-title&gt;&lt;/titles&gt;&lt;periodical&gt;&lt;full-title&gt;BMC Gastroenterol&lt;/full-title&gt;&lt;/periodical&gt;&lt;pages&gt;16&lt;/pages&gt;&lt;volume&gt;10&lt;/volume&gt;&lt;edition&gt;2010/02/11&lt;/edition&gt;&lt;keywords&gt;&lt;keyword&gt;Abdominal Pain/etiology&lt;/keyword&gt;&lt;keyword&gt;Adult&lt;/keyword&gt;&lt;keyword&gt;Aged&lt;/keyword&gt;&lt;keyword&gt;Constipation/etiology&lt;/keyword&gt;&lt;keyword&gt;Diarrhea/etiology&lt;/keyword&gt;&lt;keyword&gt;Feces/microbiology&lt;/keyword&gt;&lt;keyword&gt;Female&lt;/keyword&gt;&lt;keyword&gt;Humans&lt;/keyword&gt;&lt;keyword&gt;Irritable Bowel Syndrome/*diet therapy&lt;/keyword&gt;&lt;keyword&gt;*Lactobacillus plantarum/isolation &amp;amp; purification/pathogenicity&lt;/keyword&gt;&lt;keyword&gt;Male&lt;/keyword&gt;&lt;keyword&gt;Middle Aged&lt;/keyword&gt;&lt;keyword&gt;Patient Satisfaction&lt;/keyword&gt;&lt;keyword&gt;Probiotics/administration &amp;amp; dosage/*adverse effects&lt;/keyword&gt;&lt;keyword&gt;Species Specificity&lt;/keyword&gt;&lt;/keywords&gt;&lt;dates&gt;&lt;year&gt;2010&lt;/year&gt;&lt;pub-dates&gt;&lt;date&gt;Feb 10&lt;/date&gt;&lt;/pub-dates&gt;&lt;/dates&gt;&lt;isbn&gt;1471-230x&lt;/isbn&gt;&lt;accession-num&gt;20144246&lt;/accession-num&gt;&lt;urls&gt;&lt;/urls&gt;&lt;custom2&gt;PMC2831047&lt;/custom2&gt;&lt;electronic-resource-num&gt;10.1186/1471-230x-10-16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 w:rsidR="00846C9C" w:rsidRPr="00846C9C">
        <w:rPr>
          <w:noProof/>
          <w:lang w:val="sv-SE"/>
        </w:rPr>
        <w:t>Ligaarden et al. (2010)</w:t>
      </w:r>
      <w:r>
        <w:fldChar w:fldCharType="end"/>
      </w:r>
    </w:p>
    <w:p w14:paraId="7281482F" w14:textId="77777777" w:rsidR="00C966E3" w:rsidRPr="00846C9C" w:rsidRDefault="00C966E3" w:rsidP="00C966E3">
      <w:pPr>
        <w:rPr>
          <w:i/>
          <w:iCs/>
          <w:u w:val="single"/>
          <w:lang w:val="sv-SE"/>
        </w:rPr>
      </w:pPr>
    </w:p>
    <w:p w14:paraId="147FF42F" w14:textId="1836344E" w:rsidR="00C966E3" w:rsidRPr="00E774A9" w:rsidRDefault="00C966E3" w:rsidP="00C966E3">
      <w:pPr>
        <w:rPr>
          <w:u w:val="single"/>
          <w:lang w:val="sv-SE"/>
        </w:rPr>
      </w:pPr>
      <w:r w:rsidRPr="00E774A9">
        <w:rPr>
          <w:i/>
          <w:iCs/>
          <w:u w:val="single"/>
          <w:lang w:val="sv-SE"/>
        </w:rPr>
        <w:t>Mixtures</w:t>
      </w:r>
    </w:p>
    <w:p w14:paraId="16246B93" w14:textId="5F6647AD" w:rsidR="00C565FC" w:rsidRPr="00E774A9" w:rsidRDefault="00E96143">
      <w:pPr>
        <w:rPr>
          <w:lang w:val="sv-SE"/>
        </w:rPr>
      </w:pPr>
      <w:r>
        <w:fldChar w:fldCharType="begin"/>
      </w:r>
      <w:r w:rsidR="00846C9C" w:rsidRPr="00846C9C">
        <w:rPr>
          <w:lang w:val="sv-SE"/>
        </w:rPr>
        <w:instrText xml:space="preserve"> ADDIN EN.CITE &lt;EndNote&gt;&lt;Cite AuthorYear="1"&gt;&lt;Author&gt;Kajander&lt;/Author&gt;&lt;Year&gt;2005&lt;/Year&gt;&lt;RecNum&gt;96&lt;/RecNum&gt;&lt;DisplayText&gt;Kajander et al. (2005)&lt;/DisplayText&gt;&lt;record&gt;&lt;rec-number&gt;96&lt;/rec-number&gt;&lt;foreign-keys&gt;&lt;key app="EN" db-id="0ztaa0tr6ssv5ce5rtrv2wsop55we5x0etdx" timestamp="1625661105"&gt;96&lt;/key&gt;&lt;/foreign-keys&gt;&lt;ref-type name="Journal Article"&gt;17&lt;/ref-type&gt;&lt;contributors&gt;&lt;authors&gt;&lt;author&gt;Kajander, K. &lt;/author&gt;&lt;author&gt;Hatakka, K.&lt;/author&gt;&lt;author&gt;Poussa, T.&lt;/author&gt;&lt;author&gt;Färkkilä, M.&lt;/author&gt;&lt;author&gt;Korpela, R.&lt;/author&gt;&lt;/authors&gt;&lt;/contributors&gt;&lt;titles&gt;&lt;title&gt;A probiotic mixture alleviates symptoms in irritable bowel syndrome patients: a controlled 6-month intervention&lt;/title&gt;&lt;secondary-title&gt;Alimentary Pharmacology &amp;amp; Therapeutics&lt;/secondary-title&gt;&lt;/titles&gt;&lt;periodical&gt;&lt;full-title&gt;Alimentary Pharmacology &amp;amp; Therapeutics&lt;/full-title&gt;&lt;/periodical&gt;&lt;pages&gt;387-394&lt;/pages&gt;&lt;volume&gt;22&lt;/volume&gt;&lt;number&gt;5&lt;/number&gt;&lt;dates&gt;&lt;year&gt;2005&lt;/year&gt;&lt;/dates&gt;&lt;isbn&gt;0269-2813&lt;/isbn&gt;&lt;urls&gt;&lt;related-urls&gt;&lt;url&gt;https://onlinelibrary.wiley.com/doi/abs/10.1111/j.1365-2036.2005.02579.x&lt;/url&gt;&lt;/related-urls&gt;&lt;/urls&gt;&lt;electronic-resource-num&gt;https://doi.org/10.1111/j.1365-2036.2005.02579.x&lt;/electronic-resource-num&gt;&lt;/record&gt;&lt;/Cite&gt;&lt;/EndNote&gt;</w:instrText>
      </w:r>
      <w:r>
        <w:fldChar w:fldCharType="separate"/>
      </w:r>
      <w:r w:rsidR="00846C9C" w:rsidRPr="00846C9C">
        <w:rPr>
          <w:noProof/>
          <w:lang w:val="sv-SE"/>
        </w:rPr>
        <w:t>Kajander et al. (2005)</w:t>
      </w:r>
      <w:r>
        <w:fldChar w:fldCharType="end"/>
      </w:r>
    </w:p>
    <w:p w14:paraId="5ACB81F1" w14:textId="5EF89BB8" w:rsidR="000968E7" w:rsidRPr="0095352B" w:rsidRDefault="000968E7">
      <w:pPr>
        <w:rPr>
          <w:lang w:val="sv-SE"/>
        </w:rPr>
      </w:pPr>
      <w:r>
        <w:fldChar w:fldCharType="begin">
          <w:fldData xml:space="preserve">PEVuZE5vdGU+PENpdGUgQXV0aG9yWWVhcj0iMSI+PEF1dGhvcj5SaW5nZWwtS3Vsa2E8L0F1dGhv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</w:fldData>
        </w:fldChar>
      </w:r>
      <w:r w:rsidR="0095352B" w:rsidRPr="0095352B">
        <w:rPr>
          <w:lang w:val="sv-SE"/>
        </w:rPr>
        <w:instrText xml:space="preserve"> ADDIN EN.CITE </w:instrText>
      </w:r>
      <w:r w:rsidR="0095352B">
        <w:fldChar w:fldCharType="begin">
          <w:fldData xml:space="preserve">PEVuZE5vdGU+PENpdGUgQXV0aG9yWWVhcj0iMSI+PEF1dGhvcj5SaW5nZWwtS3Vsa2E8L0F1dGhv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</w:fldData>
        </w:fldChar>
      </w:r>
      <w:r w:rsidR="0095352B" w:rsidRPr="0095352B">
        <w:rPr>
          <w:lang w:val="sv-SE"/>
        </w:rPr>
        <w:instrText xml:space="preserve"> ADDIN EN.CITE.DATA </w:instrText>
      </w:r>
      <w:r w:rsidR="0095352B">
        <w:fldChar w:fldCharType="end"/>
      </w:r>
      <w:r>
        <w:fldChar w:fldCharType="separate"/>
      </w:r>
      <w:r w:rsidR="00846C9C" w:rsidRPr="00846C9C">
        <w:rPr>
          <w:noProof/>
          <w:lang w:val="sv-SE"/>
        </w:rPr>
        <w:t xml:space="preserve">Ringel-Kulka et al. </w:t>
      </w:r>
      <w:r w:rsidR="00846C9C" w:rsidRPr="0095352B">
        <w:rPr>
          <w:noProof/>
          <w:lang w:val="sv-SE"/>
        </w:rPr>
        <w:t>(2011)</w:t>
      </w:r>
      <w:r>
        <w:fldChar w:fldCharType="end"/>
      </w:r>
    </w:p>
    <w:p w14:paraId="68B80C80" w14:textId="77777777" w:rsidR="00A90FF9" w:rsidRPr="0095352B" w:rsidRDefault="00A90FF9" w:rsidP="00A90FF9">
      <w:pPr>
        <w:rPr>
          <w:b/>
          <w:bCs/>
          <w:lang w:val="sv-SE"/>
        </w:rPr>
      </w:pPr>
    </w:p>
    <w:p w14:paraId="38F0050F" w14:textId="7D66B844" w:rsidR="00A90FF9" w:rsidRPr="0095352B" w:rsidRDefault="00A90FF9" w:rsidP="00A90FF9">
      <w:pPr>
        <w:rPr>
          <w:b/>
          <w:bCs/>
          <w:lang w:val="sv-SE"/>
        </w:rPr>
      </w:pPr>
      <w:r w:rsidRPr="0095352B">
        <w:rPr>
          <w:b/>
          <w:bCs/>
          <w:lang w:val="sv-SE"/>
        </w:rPr>
        <w:t>PREBIOTICS</w:t>
      </w:r>
    </w:p>
    <w:p w14:paraId="6E6D97D5" w14:textId="2979EFC9" w:rsidR="00A90FF9" w:rsidRPr="00F66571" w:rsidRDefault="0043286E" w:rsidP="00A90FF9">
      <w:pPr>
        <w:rPr>
          <w:b/>
          <w:bCs/>
        </w:rPr>
      </w:pPr>
      <w:r>
        <w:fldChar w:fldCharType="begin"/>
      </w:r>
      <w:r w:rsidR="00F66571" w:rsidRPr="0095352B">
        <w:rPr>
          <w:lang w:val="sv-SE"/>
        </w:rPr>
        <w:instrText xml:space="preserve"> ADDIN EN.CITE &lt;EndNote&gt;&lt;Cite AuthorYear="1"&gt;&lt;Author&gt;Niv&lt;/Author&gt;&lt;Year&gt;2016&lt;/Year&gt;&lt;RecNum&gt;407&lt;/RecNum&gt;&lt;DisplayText&gt;Niv et al. (2016)&lt;/DisplayText&gt;&lt;record&gt;&lt;rec-number&gt;407&lt;/rec-number&gt;&lt;foreign-keys&gt;&lt;key app="EN" db-id="0ztaa0tr6ssv5ce5rtrv2wsop55we5x0etdx" timestamp="1639432477"&gt;407&lt;/key&gt;&lt;/foreign-keys&gt;&lt;ref-type name="Journal Article"&gt;17&lt;/ref-type&gt;&lt;contributors&gt;&lt;authors&gt;&lt;author&gt;Niv, E.&lt;/author&gt;&lt;author&gt;Halak, A.&lt;/author&gt;&lt;author&gt;Tiommny, E.&lt;/author&gt;&lt;author&gt;Yanai, H.&lt;/author&gt;&lt;author&gt;Strul, H.&lt;/author&gt;&lt;author&gt;Naftali, T.&lt;/author&gt;&lt;author&gt;Vaisman, N.&lt;/author&gt;&lt;/authors&gt;&lt;/contributors&gt;&lt;titles&gt;&lt;title&gt;Randomized clinical study: Partially hydrolyzed guar gum (PHGG) versus placebo in the treatment of patients with irritable bowel syndrome&lt;/title&gt;&lt;secondary-title&gt;Nutrition &amp;amp; Metabolism&lt;/secondary-title&gt;&lt;/titles&gt;&lt;periodical&gt;&lt;full-title&gt;Nutrition &amp;amp; Metabolism&lt;/full-title&gt;&lt;/periodical&gt;&lt;pages&gt;10&lt;/pages&gt;&lt;volume&gt;13&lt;/volume&gt;&lt;number&gt;1&lt;/number&gt;&lt;dates&gt;&lt;year&gt;2016&lt;/year&gt;&lt;pub-dates&gt;&lt;date&gt;2016/02/06&lt;/date&gt;&lt;/pub-dates&gt;&lt;/dates&gt;&lt;isbn&gt;1743-7075&lt;/isbn&gt;&lt;urls&gt;&lt;related-urls&gt;&lt;url&gt;https://doi.org/10.1186/s12986-016-0070-5&lt;/url&gt;&lt;/related-urls&gt;&lt;/urls&gt;&lt;electronic-resource-num&gt;10.1186/s12986-016-0070-5&lt;/electronic-resource-num&gt;&lt;/record&gt;&lt;/Cite&gt;&lt;/EndNote&gt;</w:instrText>
      </w:r>
      <w:r>
        <w:fldChar w:fldCharType="separate"/>
      </w:r>
      <w:r w:rsidR="00F66571" w:rsidRPr="0095352B">
        <w:rPr>
          <w:noProof/>
          <w:lang w:val="sv-SE"/>
        </w:rPr>
        <w:t xml:space="preserve">Niv et al. </w:t>
      </w:r>
      <w:r w:rsidR="00F66571">
        <w:rPr>
          <w:noProof/>
        </w:rPr>
        <w:t>(2016)</w:t>
      </w:r>
      <w:r>
        <w:fldChar w:fldCharType="end"/>
      </w:r>
    </w:p>
    <w:p w14:paraId="2689F02F" w14:textId="6160F00B" w:rsidR="00DA1F8E" w:rsidRPr="00F66571" w:rsidRDefault="00DA1F8E">
      <w:pPr>
        <w:rPr>
          <w:b/>
          <w:bCs/>
        </w:rPr>
      </w:pPr>
    </w:p>
    <w:p w14:paraId="5EE5BC92" w14:textId="62EAD72B" w:rsidR="00E123B9" w:rsidRPr="00597401" w:rsidRDefault="00200906">
      <w:pPr>
        <w:rPr>
          <w:b/>
          <w:bCs/>
        </w:rPr>
      </w:pPr>
      <w:bookmarkStart w:id="0" w:name="_Hlk90238546"/>
      <w:r>
        <w:rPr>
          <w:b/>
          <w:bCs/>
        </w:rPr>
        <w:t xml:space="preserve">FOOD AND </w:t>
      </w:r>
      <w:r w:rsidR="00E123B9" w:rsidRPr="00597401">
        <w:rPr>
          <w:b/>
          <w:bCs/>
        </w:rPr>
        <w:t>DIETAR</w:t>
      </w:r>
      <w:r w:rsidR="00556D29" w:rsidRPr="00597401">
        <w:rPr>
          <w:b/>
          <w:bCs/>
        </w:rPr>
        <w:t>Y HABITS</w:t>
      </w:r>
    </w:p>
    <w:bookmarkEnd w:id="0"/>
    <w:p w14:paraId="0136A43D" w14:textId="38CC5616" w:rsidR="00C650D2" w:rsidRPr="00597401" w:rsidRDefault="00C650D2" w:rsidP="00C650D2">
      <w:pPr>
        <w:rPr>
          <w:u w:val="single"/>
        </w:rPr>
      </w:pPr>
      <w:r w:rsidRPr="00597401">
        <w:rPr>
          <w:u w:val="single"/>
        </w:rPr>
        <w:t>Targeted carbohydrate reduction</w:t>
      </w:r>
    </w:p>
    <w:p w14:paraId="3BDCC6F6" w14:textId="4D832B46" w:rsidR="00C650D2" w:rsidRPr="0095352B" w:rsidRDefault="00C650D2">
      <w:r>
        <w:rPr>
          <w:lang w:val="sv-SE"/>
        </w:rPr>
        <w:fldChar w:fldCharType="begin"/>
      </w:r>
      <w:r w:rsidR="0095352B" w:rsidRPr="0095352B">
        <w:instrText xml:space="preserve"> ADDIN EN.CITE &lt;EndNote&gt;&lt;Cite AuthorYear="1"&gt;&lt;Author&gt;Goldstein&lt;/Author&gt;&lt;Year&gt;2000&lt;/Year&gt;&lt;RecNum&gt;158&lt;/RecNum&gt;&lt;DisplayText&gt;Goldstein et al. (2000)&lt;/DisplayText&gt;&lt;record&gt;&lt;rec-number&gt;158&lt;/rec-number&gt;&lt;foreign-keys&gt;&lt;key app="EN" db-id="0ztaa0tr6ssv5ce5rtrv2wsop55we5x0etdx" timestamp="1629191951"&gt;158&lt;/key&gt;&lt;/foreign-keys&gt;&lt;ref-type name="Journal Article"&gt;17&lt;/ref-type&gt;&lt;contributors&gt;&lt;authors&gt;&lt;author&gt;Goldstein, R.&lt;/author&gt;&lt;author&gt;Braverman, D.&lt;/author&gt;&lt;author&gt;Stankiewicz, H.&lt;/author&gt;&lt;/authors&gt;&lt;/contributors&gt;&lt;auth-address&gt;Gastroenterology Institute, Shaare Zedek Medical Center, Jerusalem, Israel.&lt;/auth-address&gt;&lt;titles&gt;&lt;title&gt;Carbohydrate malabsorption and the effect of dietary restriction on symptoms of irritable bowel syndrome and functional bowel complaints&lt;/title&gt;&lt;secondary-title&gt;Israel Medical Association Journal&lt;/secondary-title&gt;&lt;/titles&gt;&lt;periodical&gt;&lt;full-title&gt;Israel Medical Association Journal&lt;/full-title&gt;&lt;/periodical&gt;&lt;pages&gt;583-7&lt;/pages&gt;&lt;volume&gt;2&lt;/volume&gt;&lt;number&gt;8&lt;/number&gt;&lt;edition&gt;2000/09/09&lt;/edition&gt;&lt;keywords&gt;&lt;keyword&gt;Adult&lt;/keyword&gt;&lt;keyword&gt;Colonic Diseases, Functional/*metabolism/prevention &amp;amp; control&lt;/keyword&gt;&lt;keyword&gt;Female&lt;/keyword&gt;&lt;keyword&gt;Fructose Intolerance/metabolism&lt;/keyword&gt;&lt;keyword&gt;Humans&lt;/keyword&gt;&lt;keyword&gt;Lactose Intolerance/metabolism&lt;/keyword&gt;&lt;keyword&gt;Malabsorption Syndromes/*metabolism&lt;/keyword&gt;&lt;keyword&gt;Male&lt;/keyword&gt;&lt;keyword&gt;Middle Aged&lt;/keyword&gt;&lt;keyword&gt;Sorbitol/metabolism&lt;/keyword&gt;&lt;/keywords&gt;&lt;dates&gt;&lt;year&gt;2000&lt;/year&gt;&lt;pub-dates&gt;&lt;date&gt;Aug&lt;/date&gt;&lt;/pub-dates&gt;&lt;/dates&gt;&lt;isbn&gt;1565-1088 (Print)&lt;/isbn&gt;&lt;accession-num&gt;10979349&lt;/accession-num&gt;&lt;urls&gt;&lt;/urls&gt;&lt;remote-database-provider&gt;NLM&lt;/remote-database-provider&gt;&lt;language&gt;eng&lt;/language&gt;&lt;/record&gt;&lt;/Cite&gt;&lt;/EndNote&gt;</w:instrText>
      </w:r>
      <w:r>
        <w:rPr>
          <w:lang w:val="sv-SE"/>
        </w:rPr>
        <w:fldChar w:fldCharType="separate"/>
      </w:r>
      <w:r w:rsidR="00846C9C" w:rsidRPr="0095352B">
        <w:rPr>
          <w:noProof/>
        </w:rPr>
        <w:t>Goldstein et al. (2000)</w:t>
      </w:r>
      <w:r>
        <w:rPr>
          <w:lang w:val="sv-SE"/>
        </w:rPr>
        <w:fldChar w:fldCharType="end"/>
      </w:r>
    </w:p>
    <w:p w14:paraId="0CE67721" w14:textId="28F95FBB" w:rsidR="00AD6F37" w:rsidRPr="00597401" w:rsidRDefault="00AD6F37">
      <w:r>
        <w:lastRenderedPageBreak/>
        <w:fldChar w:fldCharType="begin"/>
      </w:r>
      <w:r w:rsidR="006F3320">
        <w:instrText xml:space="preserve"> ADDIN EN.CITE &lt;EndNote&gt;&lt;Cite AuthorYear="1"&gt;&lt;Author&gt;Vernia&lt;/Author&gt;&lt;Year&gt;1995&lt;/Year&gt;&lt;RecNum&gt;160&lt;/RecNum&gt;&lt;DisplayText&gt;Vernia et al. (1995)&lt;/DisplayText&gt;&lt;record&gt;&lt;rec-number&gt;160&lt;/rec-number&gt;&lt;foreign-keys&gt;&lt;key app="EN" db-id="0ztaa0tr6ssv5ce5rtrv2wsop55we5x0etdx" timestamp="1629192339"&gt;160&lt;/key&gt;&lt;/foreign-keys&gt;&lt;ref-type name="Journal Article"&gt;17&lt;/ref-type&gt;&lt;contributors&gt;&lt;authors&gt;&lt;author&gt;Vernia, P.&lt;/author&gt;&lt;author&gt;Ricciardi, M. R.&lt;/author&gt;&lt;author&gt;Frandina, C.&lt;/author&gt;&lt;author&gt;Bilotta, T.&lt;/author&gt;&lt;author&gt;Frieri, G.&lt;/author&gt;&lt;/authors&gt;&lt;/contributors&gt;&lt;auth-address&gt;Cattedra di Gastroenterologia I, Università La Sapienza, Roma, Italy.&lt;/auth-address&gt;&lt;titles&gt;&lt;title&gt;Lactose malabsorption and irritable bowel syndrome. Effect of a long-term lactose-free diet&lt;/title&gt;&lt;secondary-title&gt;The Italian journal of gastroenterology&lt;/secondary-title&gt;&lt;/titles&gt;&lt;periodical&gt;&lt;full-title&gt;The Italian journal of gastroenterology&lt;/full-title&gt;&lt;/periodical&gt;&lt;pages&gt;117-21&lt;/pages&gt;&lt;volume&gt;27&lt;/volume&gt;&lt;number&gt;3&lt;/number&gt;&lt;edition&gt;1995/04/01&lt;/edition&gt;&lt;keywords&gt;&lt;keyword&gt;Adult&lt;/keyword&gt;&lt;keyword&gt;Breath Tests&lt;/keyword&gt;&lt;keyword&gt;Chi-Square Distribution&lt;/keyword&gt;&lt;keyword&gt;Colonic Diseases, Functional/*diet therapy/etiology&lt;/keyword&gt;&lt;keyword&gt;*Diet&lt;/keyword&gt;&lt;keyword&gt;Female&lt;/keyword&gt;&lt;keyword&gt;Humans&lt;/keyword&gt;&lt;keyword&gt;Hydrogen/analysis&lt;/keyword&gt;&lt;keyword&gt;*Intestinal Absorption&lt;/keyword&gt;&lt;keyword&gt;Lactose/*pharmacokinetics&lt;/keyword&gt;&lt;keyword&gt;Lactose Intolerance/complications/diet therapy&lt;/keyword&gt;&lt;keyword&gt;Malabsorption Syndromes/complications/*diet therapy/epidemiology&lt;/keyword&gt;&lt;keyword&gt;Male&lt;/keyword&gt;&lt;keyword&gt;Middle Aged&lt;/keyword&gt;&lt;keyword&gt;Prevalence&lt;/keyword&gt;&lt;keyword&gt;Prospective Studies&lt;/keyword&gt;&lt;/keywords&gt;&lt;dates&gt;&lt;year&gt;1995&lt;/year&gt;&lt;pub-dates&gt;&lt;date&gt;Apr&lt;/date&gt;&lt;/pub-dates&gt;&lt;/dates&gt;&lt;isbn&gt;0392-0623 (Print)&amp;#xD;0392-0623&lt;/isbn&gt;&lt;accession-num&gt;7548919&lt;/accession-num&gt;&lt;urls&gt;&lt;/urls&gt;&lt;remote-database-provider&gt;NLM&lt;/remote-database-provider&gt;&lt;language&gt;eng&lt;/language&gt;&lt;/record&gt;&lt;/Cite&gt;&lt;/EndNote&gt;</w:instrText>
      </w:r>
      <w:r>
        <w:fldChar w:fldCharType="separate"/>
      </w:r>
      <w:r w:rsidR="00846C9C" w:rsidRPr="0095352B">
        <w:rPr>
          <w:noProof/>
        </w:rPr>
        <w:t xml:space="preserve">Vernia et al. </w:t>
      </w:r>
      <w:r w:rsidR="00846C9C" w:rsidRPr="00597401">
        <w:rPr>
          <w:noProof/>
        </w:rPr>
        <w:t>(1995)</w:t>
      </w:r>
      <w:r>
        <w:fldChar w:fldCharType="end"/>
      </w:r>
    </w:p>
    <w:p w14:paraId="103BA23D" w14:textId="48BACCFA" w:rsidR="00C650D2" w:rsidRPr="00846C9C" w:rsidRDefault="00C650D2">
      <w:r>
        <w:rPr>
          <w:lang w:val="sv-SE"/>
        </w:rPr>
        <w:fldChar w:fldCharType="begin">
          <w:fldData xml:space="preserve">PEVuZE5vdGU+PENpdGUgQXV0aG9yWWVhcj0iMSI+PEF1dGhvcj5TYWlkaTwvQXV0aG9yPjxZZWFy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</w:fldData>
        </w:fldChar>
      </w:r>
      <w:r w:rsidR="0095352B" w:rsidRPr="0095352B">
        <w:instrText xml:space="preserve"> ADDIN EN.CITE </w:instrText>
      </w:r>
      <w:r w:rsidR="0095352B">
        <w:rPr>
          <w:lang w:val="sv-SE"/>
        </w:rPr>
        <w:fldChar w:fldCharType="begin">
          <w:fldData xml:space="preserve">PEVuZE5vdGU+PENpdGUgQXV0aG9yWWVhcj0iMSI+PEF1dGhvcj5TYWlkaTwvQXV0aG9yPjxZZWFy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</w:fldData>
        </w:fldChar>
      </w:r>
      <w:r w:rsidR="0095352B" w:rsidRPr="0095352B">
        <w:instrText xml:space="preserve"> ADDIN EN.CITE.DATA </w:instrText>
      </w:r>
      <w:r w:rsidR="0095352B">
        <w:rPr>
          <w:lang w:val="sv-SE"/>
        </w:rPr>
      </w:r>
      <w:r w:rsidR="0095352B">
        <w:rPr>
          <w:lang w:val="sv-SE"/>
        </w:rPr>
        <w:fldChar w:fldCharType="end"/>
      </w:r>
      <w:r>
        <w:rPr>
          <w:lang w:val="sv-SE"/>
        </w:rPr>
      </w:r>
      <w:r>
        <w:rPr>
          <w:lang w:val="sv-SE"/>
        </w:rPr>
        <w:fldChar w:fldCharType="separate"/>
      </w:r>
      <w:r w:rsidR="00846C9C" w:rsidRPr="00597401">
        <w:rPr>
          <w:noProof/>
        </w:rPr>
        <w:t xml:space="preserve">Saidi et al. </w:t>
      </w:r>
      <w:r w:rsidR="00846C9C" w:rsidRPr="00846C9C">
        <w:rPr>
          <w:noProof/>
        </w:rPr>
        <w:t>(2021)</w:t>
      </w:r>
      <w:r>
        <w:rPr>
          <w:lang w:val="sv-SE"/>
        </w:rPr>
        <w:fldChar w:fldCharType="end"/>
      </w:r>
    </w:p>
    <w:p w14:paraId="5BD3E17A" w14:textId="2DA51232" w:rsidR="00E864EC" w:rsidRPr="00090CC0" w:rsidRDefault="00E864EC">
      <w:r>
        <w:rPr>
          <w:lang w:val="sv-SE"/>
        </w:rPr>
        <w:fldChar w:fldCharType="begin">
          <w:fldData xml:space="preserve">PEVuZE5vdGU+PENpdGUgQXV0aG9yWWVhcj0iMSI+PEF1dGhvcj5BdXN0aW48L0F1dGhvcj48WWVh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</w:fldData>
        </w:fldChar>
      </w:r>
      <w:r w:rsidR="004F2BF4" w:rsidRPr="004F2BF4">
        <w:instrText xml:space="preserve"> ADDIN EN.CITE </w:instrText>
      </w:r>
      <w:r w:rsidR="004F2BF4">
        <w:rPr>
          <w:lang w:val="sv-SE"/>
        </w:rPr>
        <w:fldChar w:fldCharType="begin">
          <w:fldData xml:space="preserve">PEVuZE5vdGU+PENpdGUgQXV0aG9yWWVhcj0iMSI+PEF1dGhvcj5BdXN0aW48L0F1dGhvcj48WWVh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</w:fldData>
        </w:fldChar>
      </w:r>
      <w:r w:rsidR="004F2BF4" w:rsidRPr="004F2BF4">
        <w:instrText xml:space="preserve"> ADDIN EN.CITE.DATA </w:instrText>
      </w:r>
      <w:r w:rsidR="004F2BF4">
        <w:rPr>
          <w:lang w:val="sv-SE"/>
        </w:rPr>
      </w:r>
      <w:r w:rsidR="004F2BF4">
        <w:rPr>
          <w:lang w:val="sv-SE"/>
        </w:rPr>
        <w:fldChar w:fldCharType="end"/>
      </w:r>
      <w:r>
        <w:rPr>
          <w:lang w:val="sv-SE"/>
        </w:rPr>
      </w:r>
      <w:r>
        <w:rPr>
          <w:lang w:val="sv-SE"/>
        </w:rPr>
        <w:fldChar w:fldCharType="separate"/>
      </w:r>
      <w:r w:rsidR="00846C9C" w:rsidRPr="00846C9C">
        <w:rPr>
          <w:noProof/>
        </w:rPr>
        <w:t>Austin et al. (2009)</w:t>
      </w:r>
      <w:r>
        <w:rPr>
          <w:lang w:val="sv-SE"/>
        </w:rPr>
        <w:fldChar w:fldCharType="end"/>
      </w:r>
    </w:p>
    <w:p w14:paraId="42DBA164" w14:textId="7C142080" w:rsidR="00C650D2" w:rsidRPr="00846C9C" w:rsidRDefault="00DC0F12">
      <w:r>
        <w:fldChar w:fldCharType="begin"/>
      </w:r>
      <w:r w:rsidR="0095352B">
        <w:instrText xml:space="preserve"> ADDIN EN.CITE &lt;EndNote&gt;&lt;Cite AuthorYear="1"&gt;&lt;Author&gt;Böhmer&lt;/Author&gt;&lt;Year&gt;2001&lt;/Year&gt;&lt;RecNum&gt;162&lt;/RecNum&gt;&lt;DisplayText&gt;Böhmer and Tuynman (2001)&lt;/DisplayText&gt;&lt;record&gt;&lt;rec-number&gt;162&lt;/rec-number&gt;&lt;foreign-keys&gt;&lt;key app="EN" db-id="0ztaa0tr6ssv5ce5rtrv2wsop55we5x0etdx" timestamp="1629192481"&gt;162&lt;/key&gt;&lt;/foreign-keys&gt;&lt;ref-type name="Journal Article"&gt;17&lt;/ref-type&gt;&lt;contributors&gt;&lt;authors&gt;&lt;author&gt;Böhmer, C. J.&lt;/author&gt;&lt;author&gt;Tuynman, H. A.&lt;/author&gt;&lt;/authors&gt;&lt;/contributors&gt;&lt;auth-address&gt;Department of Gastroenterology, Academic Hospital Vrije Universiteit, Amsterdam, The Netherlands. CJM.Bohmer@azvu.nl&lt;/auth-address&gt;&lt;titles&gt;&lt;title&gt;The effect of a lactose-restricted diet in patients with a positive lactose tolerance test, earlier diagnosed as irritable bowel syndrome: a 5-year follow-up study&lt;/title&gt;&lt;secondary-title&gt;European Journal of Gastroenterology &amp;amp; Hepatology&lt;/secondary-title&gt;&lt;/titles&gt;&lt;periodical&gt;&lt;full-title&gt;European Journal of Gastroenterology &amp;amp; Hepatology&lt;/full-title&gt;&lt;/periodical&gt;&lt;pages&gt;941-4&lt;/pages&gt;&lt;volume&gt;13&lt;/volume&gt;&lt;number&gt;8&lt;/number&gt;&lt;edition&gt;2001/08/17&lt;/edition&gt;&lt;keywords&gt;&lt;keyword&gt;Adolescent&lt;/keyword&gt;&lt;keyword&gt;Adult&lt;/keyword&gt;&lt;keyword&gt;Ambulatory Care Facilities/statistics &amp;amp; numerical data&lt;/keyword&gt;&lt;keyword&gt;Colonic Diseases, Functional/*diagnosis&lt;/keyword&gt;&lt;keyword&gt;Diagnostic Errors&lt;/keyword&gt;&lt;keyword&gt;Dietary Carbohydrates/*administration &amp;amp; dosage&lt;/keyword&gt;&lt;keyword&gt;Female&lt;/keyword&gt;&lt;keyword&gt;Follow-Up Studies&lt;/keyword&gt;&lt;keyword&gt;Humans&lt;/keyword&gt;&lt;keyword&gt;Lactose/*administration &amp;amp; dosage&lt;/keyword&gt;&lt;keyword&gt;Lactose Intolerance/diagnosis/*diet therapy&lt;/keyword&gt;&lt;keyword&gt;*Lactose Tolerance Test&lt;/keyword&gt;&lt;keyword&gt;Male&lt;/keyword&gt;&lt;keyword&gt;Middle Aged&lt;/keyword&gt;&lt;/keywords&gt;&lt;dates&gt;&lt;year&gt;2001&lt;/year&gt;&lt;pub-dates&gt;&lt;date&gt;Aug&lt;/date&gt;&lt;/pub-dates&gt;&lt;/dates&gt;&lt;isbn&gt;0954-691X (Print)&amp;#xD;0954-691x&lt;/isbn&gt;&lt;accession-num&gt;11507359&lt;/accession-num&gt;&lt;urls&gt;&lt;/urls&gt;&lt;electronic-resource-num&gt;10.1097/00042737-200108000-00011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 w:rsidR="00846C9C">
        <w:rPr>
          <w:noProof/>
        </w:rPr>
        <w:t>Böhmer and Tuynman (2001)</w:t>
      </w:r>
      <w:r>
        <w:fldChar w:fldCharType="end"/>
      </w:r>
    </w:p>
    <w:p w14:paraId="3D488FEA" w14:textId="64308283" w:rsidR="006E1A67" w:rsidRDefault="006E1A67">
      <w:r>
        <w:fldChar w:fldCharType="begin"/>
      </w:r>
      <w:r w:rsidR="0095352B">
        <w:instrText xml:space="preserve"> ADDIN EN.CITE &lt;EndNote&gt;&lt;Cite AuthorYear="1"&gt;&lt;Author&gt;Böhmer&lt;/Author&gt;&lt;Year&gt;1996&lt;/Year&gt;&lt;RecNum&gt;161&lt;/RecNum&gt;&lt;DisplayText&gt;Böhmer and Tuynman (1996)&lt;/DisplayText&gt;&lt;record&gt;&lt;rec-number&gt;161&lt;/rec-number&gt;&lt;foreign-keys&gt;&lt;key app="EN" db-id="0ztaa0tr6ssv5ce5rtrv2wsop55we5x0etdx" timestamp="1629192385"&gt;161&lt;/key&gt;&lt;/foreign-keys&gt;&lt;ref-type name="Journal Article"&gt;17&lt;/ref-type&gt;&lt;contributors&gt;&lt;authors&gt;&lt;author&gt;Böhmer, C. J.&lt;/author&gt;&lt;author&gt;Tuynman, H. A.&lt;/author&gt;&lt;/authors&gt;&lt;/contributors&gt;&lt;auth-address&gt;Department of Gastroenterology, Academical Hospital Free University, Amsterdam, The Netherlands.&lt;/auth-address&gt;&lt;titles&gt;&lt;title&gt;The clinical relevance of lactose malabsorption in irritable bowel syndrome&lt;/title&gt;&lt;secondary-title&gt;European Journal of Gastroenterology &amp;amp; Hepatology&lt;/secondary-title&gt;&lt;/titles&gt;&lt;periodical&gt;&lt;full-title&gt;European Journal of Gastroenterology &amp;amp; Hepatology&lt;/full-title&gt;&lt;/periodical&gt;&lt;pages&gt;1013-6&lt;/pages&gt;&lt;volume&gt;8&lt;/volume&gt;&lt;number&gt;10&lt;/number&gt;&lt;edition&gt;1996/10/01&lt;/edition&gt;&lt;keywords&gt;&lt;keyword&gt;Adolescent&lt;/keyword&gt;&lt;keyword&gt;Adult&lt;/keyword&gt;&lt;keyword&gt;Colonic Diseases, Functional/*diagnosis/physiopathology&lt;/keyword&gt;&lt;keyword&gt;Diagnosis, Differential&lt;/keyword&gt;&lt;keyword&gt;Double-Blind Method&lt;/keyword&gt;&lt;keyword&gt;Female&lt;/keyword&gt;&lt;keyword&gt;Humans&lt;/keyword&gt;&lt;keyword&gt;Incidence&lt;/keyword&gt;&lt;keyword&gt;Lactose/administration &amp;amp; dosage/*metabolism&lt;/keyword&gt;&lt;keyword&gt;Lactose Intolerance/*diagnosis/diet therapy/epidemiology&lt;/keyword&gt;&lt;keyword&gt;Lactose Tolerance Test&lt;/keyword&gt;&lt;keyword&gt;Malabsorption Syndromes/diagnosis/physiopathology&lt;/keyword&gt;&lt;keyword&gt;Male&lt;/keyword&gt;&lt;keyword&gt;Middle Aged&lt;/keyword&gt;&lt;/keywords&gt;&lt;dates&gt;&lt;year&gt;1996&lt;/year&gt;&lt;pub-dates&gt;&lt;date&gt;Oct&lt;/date&gt;&lt;/pub-dates&gt;&lt;/dates&gt;&lt;isbn&gt;0954-691X (Print)&amp;#xD;0954-691x&lt;/isbn&gt;&lt;accession-num&gt;8930569&lt;/accession-num&gt;&lt;urls&gt;&lt;/urls&gt;&lt;electronic-resource-num&gt;10.1097/00042737-199610000-00015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 w:rsidR="00846C9C">
        <w:rPr>
          <w:noProof/>
        </w:rPr>
        <w:t>Böhmer and Tuynman (1996)</w:t>
      </w:r>
      <w:r>
        <w:fldChar w:fldCharType="end"/>
      </w:r>
    </w:p>
    <w:p w14:paraId="610BDEC7" w14:textId="257EBF4C" w:rsidR="00B11EF0" w:rsidRPr="00F66571" w:rsidRDefault="00B11EF0">
      <w:r>
        <w:fldChar w:fldCharType="begin"/>
      </w:r>
      <w:r w:rsidR="00BF30AD">
        <w:instrText xml:space="preserve"> ADDIN EN.CITE &lt;EndNote&gt;&lt;Cite AuthorYear="1"&gt;&lt;Author&gt;Ong&lt;/Author&gt;&lt;Year&gt;2010&lt;/Year&gt;&lt;RecNum&gt;174&lt;/RecNum&gt;&lt;DisplayText&gt;Ong et al. (2010)&lt;/DisplayText&gt;&lt;record&gt;&lt;rec-number&gt;174&lt;/rec-number&gt;&lt;foreign-keys&gt;&lt;key app="EN" db-id="0ztaa0tr6ssv5ce5rtrv2wsop55we5x0etdx" timestamp="1629194021"&gt;174&lt;/key&gt;&lt;/foreign-keys&gt;&lt;ref-type name="Journal Article"&gt;17&lt;/ref-type&gt;&lt;contributors&gt;&lt;authors&gt;&lt;author&gt;Ong, Derrick K&lt;/author&gt;&lt;author&gt;Mitchell, Shaylyn B&lt;/author&gt;&lt;author&gt;Barrett, Jacqueline S&lt;/author&gt;&lt;author&gt;Shepherd, Sue J&lt;/author&gt;&lt;author&gt;Irving, Peter M&lt;/author&gt;&lt;author&gt;Biesiekierski, Jessica R&lt;/author&gt;&lt;author&gt;Smith, Stuart&lt;/author&gt;&lt;author&gt;Gibson, Peter R&lt;/author&gt;&lt;author&gt;Muir, Jane G&lt;/author&gt;&lt;/authors&gt;&lt;/contributors&gt;&lt;titles&gt;&lt;title&gt;Manipulation of dietary short chain carbohydrates alters the pattern of gas production and genesis of symptoms in irritable bowel syndrome&lt;/title&gt;&lt;secondary-title&gt;Journal of Gastroenterology and Hepatology&lt;/secondary-title&gt;&lt;/titles&gt;&lt;periodical&gt;&lt;full-title&gt;Journal of Gastroenterology and Hepatology&lt;/full-title&gt;&lt;/periodical&gt;&lt;pages&gt;1366-1373&lt;/pages&gt;&lt;volume&gt;25&lt;/volume&gt;&lt;number&gt;8&lt;/number&gt;&lt;dates&gt;&lt;year&gt;2010&lt;/year&gt;&lt;/dates&gt;&lt;isbn&gt;0815-9319&lt;/isbn&gt;&lt;urls&gt;&lt;related-urls&gt;&lt;url&gt;https://onlinelibrary.wiley.com/doi/abs/10.1111/j.1440-1746.2010.06370.x&lt;/url&gt;&lt;/related-urls&gt;&lt;/urls&gt;&lt;electronic-resource-num&gt;https://doi.org/10.1111/j.1440-1746.2010.06370.x&lt;/electronic-resource-num&gt;&lt;/record&gt;&lt;/Cite&gt;&lt;/EndNote&gt;</w:instrText>
      </w:r>
      <w:r>
        <w:fldChar w:fldCharType="separate"/>
      </w:r>
      <w:r w:rsidR="00BF30AD">
        <w:rPr>
          <w:noProof/>
        </w:rPr>
        <w:t xml:space="preserve">Ong et al. </w:t>
      </w:r>
      <w:r w:rsidR="00BF30AD" w:rsidRPr="00F66571">
        <w:rPr>
          <w:noProof/>
        </w:rPr>
        <w:t>(2010)</w:t>
      </w:r>
      <w:r>
        <w:fldChar w:fldCharType="end"/>
      </w:r>
      <w:r w:rsidRPr="00F66571">
        <w:t xml:space="preserve"> </w:t>
      </w:r>
    </w:p>
    <w:p w14:paraId="4A1C8F3B" w14:textId="77777777" w:rsidR="00BE0313" w:rsidRPr="00F66571" w:rsidRDefault="00BE0313">
      <w:pPr>
        <w:rPr>
          <w:u w:val="single"/>
        </w:rPr>
      </w:pPr>
    </w:p>
    <w:p w14:paraId="3CD8979A" w14:textId="488574B8" w:rsidR="00556D29" w:rsidRPr="00F66571" w:rsidRDefault="00556D29">
      <w:pPr>
        <w:rPr>
          <w:u w:val="single"/>
        </w:rPr>
      </w:pPr>
      <w:r w:rsidRPr="00F66571">
        <w:rPr>
          <w:u w:val="single"/>
        </w:rPr>
        <w:t>Low FODMAP</w:t>
      </w:r>
      <w:r w:rsidR="00C557F6" w:rsidRPr="00F66571">
        <w:rPr>
          <w:u w:val="single"/>
        </w:rPr>
        <w:t xml:space="preserve"> diet</w:t>
      </w:r>
    </w:p>
    <w:p w14:paraId="00BDF8EE" w14:textId="77777777" w:rsidR="00BF30AD" w:rsidRPr="00BF30AD" w:rsidRDefault="00BF30AD">
      <w:pPr>
        <w:rPr>
          <w:lang w:val="sv-SE"/>
        </w:rPr>
      </w:pPr>
      <w:r>
        <w:fldChar w:fldCharType="begin"/>
      </w:r>
      <w:r w:rsidRPr="00BF30AD">
        <w:rPr>
          <w:lang w:val="sv-SE"/>
        </w:rPr>
        <w:instrText xml:space="preserve"> ADDIN EN.CITE &lt;EndNote&gt;&lt;Cite AuthorYear="1"&gt;&lt;Author&gt;Ong&lt;/Author&gt;&lt;Year&gt;2010&lt;/Year&gt;&lt;RecNum&gt;174&lt;/RecNum&gt;&lt;DisplayText&gt;Ong et al. (2010)&lt;/DisplayText&gt;&lt;record&gt;&lt;rec-number&gt;174&lt;/rec-number&gt;&lt;foreign-keys&gt;&lt;key app="EN" db-id="0ztaa0tr6ssv5ce5rtrv2wsop55we5x0etdx" timestamp="1629194021"&gt;174&lt;/key&gt;&lt;/foreign-keys&gt;&lt;ref-type name="Journal Article"&gt;17&lt;/ref-type&gt;&lt;contributors&gt;&lt;authors&gt;&lt;author&gt;Ong, Derrick K&lt;/author&gt;&lt;author&gt;Mitchell, Shaylyn B&lt;/author&gt;&lt;author&gt;Barrett, Jacqueline S&lt;/author&gt;&lt;author&gt;Shepherd, Sue J&lt;/author&gt;&lt;author&gt;Irving, Peter M&lt;/author&gt;&lt;author&gt;Biesiekierski, Jessica R&lt;/author&gt;&lt;author&gt;Smith, Stuart&lt;/author&gt;&lt;author&gt;Gibson, Peter R&lt;/author&gt;&lt;author&gt;Muir, Jane G&lt;/author&gt;&lt;/authors&gt;&lt;/contributors&gt;&lt;titles&gt;&lt;title&gt;Manipulation of dietary short chain carbohydrates alters the pattern of gas production and genesis of symptoms in irritable bowel syndrome&lt;/title&gt;&lt;secondary-title&gt;Journal of Gastroenterology and Hepatology&lt;/secondary-title&gt;&lt;/titles&gt;&lt;periodical&gt;&lt;full-title&gt;Journal of Gastroenterology and Hepatology&lt;/full-title&gt;&lt;/periodical&gt;&lt;pages&gt;1366-1373&lt;/pages&gt;&lt;volume&gt;25&lt;/volume&gt;&lt;number&gt;8&lt;/number&gt;&lt;dates&gt;&lt;year&gt;2010&lt;/year&gt;&lt;/dates&gt;&lt;isbn&gt;0815-9319&lt;/isbn&gt;&lt;urls&gt;&lt;related-urls&gt;&lt;url&gt;https://onlinelibrary.wiley.com/doi/abs/10.1111/j.1440-1746.2010.06370.x&lt;/url&gt;&lt;/related-urls&gt;&lt;/urls&gt;&lt;electronic-resource-num&gt;https://doi.org/10.1111/j.1440-1746.2010.06370.x&lt;/electronic-resource-num&gt;&lt;/record&gt;&lt;/Cite&gt;&lt;/EndNote&gt;</w:instrText>
      </w:r>
      <w:r>
        <w:fldChar w:fldCharType="separate"/>
      </w:r>
      <w:r w:rsidRPr="00BF30AD">
        <w:rPr>
          <w:noProof/>
          <w:lang w:val="sv-SE"/>
        </w:rPr>
        <w:t>Ong et al. (2010)</w:t>
      </w:r>
      <w:r>
        <w:fldChar w:fldCharType="end"/>
      </w:r>
    </w:p>
    <w:p w14:paraId="433FB9CB" w14:textId="77E7553D" w:rsidR="00583BFA" w:rsidRPr="00BF30AD" w:rsidRDefault="00007AA6">
      <w:r>
        <w:fldChar w:fldCharType="begin">
          <w:fldData xml:space="preserve">PEVuZE5vdGU+PENpdGUgQXV0aG9yWWVhcj0iMSI+PEF1dGhvcj5kZSBSb2VzdDwvQXV0aG9yPjxZ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</w:fldData>
        </w:fldChar>
      </w:r>
      <w:r w:rsidR="00846C9C" w:rsidRPr="00846C9C">
        <w:rPr>
          <w:lang w:val="sv-SE"/>
        </w:rPr>
        <w:instrText xml:space="preserve"> ADDIN EN.CITE </w:instrText>
      </w:r>
      <w:r w:rsidR="00846C9C">
        <w:fldChar w:fldCharType="begin">
          <w:fldData xml:space="preserve">PEVuZE5vdGU+PENpdGUgQXV0aG9yWWVhcj0iMSI+PEF1dGhvcj5kZSBSb2VzdDwvQXV0aG9yPjxZ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</w:fldData>
        </w:fldChar>
      </w:r>
      <w:r w:rsidR="00846C9C" w:rsidRPr="00846C9C">
        <w:rPr>
          <w:lang w:val="sv-SE"/>
        </w:rPr>
        <w:instrText xml:space="preserve"> ADDIN EN.CITE.DATA </w:instrText>
      </w:r>
      <w:r w:rsidR="00846C9C">
        <w:fldChar w:fldCharType="end"/>
      </w:r>
      <w:r>
        <w:fldChar w:fldCharType="separate"/>
      </w:r>
      <w:r w:rsidR="00846C9C" w:rsidRPr="00846C9C">
        <w:rPr>
          <w:noProof/>
          <w:lang w:val="sv-SE"/>
        </w:rPr>
        <w:t xml:space="preserve">de Roest et al. </w:t>
      </w:r>
      <w:r w:rsidR="00846C9C" w:rsidRPr="00BF30AD">
        <w:rPr>
          <w:noProof/>
        </w:rPr>
        <w:t>(2013)</w:t>
      </w:r>
      <w:r>
        <w:fldChar w:fldCharType="end"/>
      </w:r>
    </w:p>
    <w:p w14:paraId="0235DE4C" w14:textId="6F58AF08" w:rsidR="00397E07" w:rsidRPr="00BF30AD" w:rsidRDefault="00EC4ED7">
      <w:r w:rsidRPr="00EC4ED7">
        <w:fldChar w:fldCharType="begin"/>
      </w:r>
      <w:r w:rsidR="00846C9C" w:rsidRPr="00BF30AD">
        <w:instrText xml:space="preserve"> ADDIN EN.CITE &lt;EndNote&gt;&lt;Cite AuthorYear="1"&gt;&lt;Author&gt;Staudacher&lt;/Author&gt;&lt;Year&gt;2011&lt;/Year&gt;&lt;RecNum&gt;175&lt;/RecNum&gt;&lt;DisplayText&gt;Staudacher et al. (2011)&lt;/DisplayText&gt;&lt;record&gt;&lt;rec-number&gt;175&lt;/rec-number&gt;&lt;foreign-keys&gt;&lt;key app="EN" db-id="0ztaa0tr6ssv5ce5rtrv2wsop55we5x0etdx" timestamp="1629194192"&gt;175&lt;/key&gt;&lt;/foreign-keys&gt;&lt;ref-type name="Journal Article"&gt;17&lt;/ref-type&gt;&lt;contributors&gt;&lt;authors&gt;&lt;author&gt;Staudacher, H. M.&lt;/author&gt;&lt;author&gt;Whelan, K.&lt;/author&gt;&lt;author&gt;Irving, P. M.&lt;/author&gt;&lt;author&gt;Lomer, M. C. E.&lt;/author&gt;&lt;/authors&gt;&lt;/contributors&gt;&lt;titles&gt;&lt;title&gt;Comparison of symptom response following advice for a diet low in fermentable carbohydrates (FODMAPs) versus standard dietary advice in patients with irritable bowel syndrome&lt;/title&gt;&lt;secondary-title&gt;Journal of Human Nutrition and Dietetics&lt;/secondary-title&gt;&lt;/titles&gt;&lt;periodical&gt;&lt;full-title&gt;Journal of Human Nutrition and Dietetics&lt;/full-title&gt;&lt;/periodical&gt;&lt;pages&gt;487-495&lt;/pages&gt;&lt;volume&gt;24&lt;/volume&gt;&lt;number&gt;5&lt;/number&gt;&lt;dates&gt;&lt;year&gt;2011&lt;/year&gt;&lt;/dates&gt;&lt;isbn&gt;0952-3871&lt;/isbn&gt;&lt;urls&gt;&lt;related-urls&gt;&lt;url&gt;https://onlinelibrary.wiley.com/doi/abs/10.1111/j.1365-277X.2011.01162.x&lt;/url&gt;&lt;/related-urls&gt;&lt;/urls&gt;&lt;electronic-resource-num&gt;https://doi.org/10.1111/j.1365-277X.2011.01162.x&lt;/electronic-resource-num&gt;&lt;/record&gt;&lt;/Cite&gt;&lt;/EndNote&gt;</w:instrText>
      </w:r>
      <w:r w:rsidRPr="00EC4ED7">
        <w:fldChar w:fldCharType="separate"/>
      </w:r>
      <w:r w:rsidR="00846C9C" w:rsidRPr="00BF30AD">
        <w:rPr>
          <w:noProof/>
        </w:rPr>
        <w:t>Staudacher et al. (2011)</w:t>
      </w:r>
      <w:r w:rsidRPr="00EC4ED7">
        <w:fldChar w:fldCharType="end"/>
      </w:r>
    </w:p>
    <w:p w14:paraId="68E95074" w14:textId="2AB9F727" w:rsidR="00282922" w:rsidRPr="00846C9C" w:rsidRDefault="00282922">
      <w:pPr>
        <w:rPr>
          <w:lang w:val="sv-SE"/>
        </w:rPr>
      </w:pPr>
      <w:r>
        <w:fldChar w:fldCharType="begin"/>
      </w:r>
      <w:r w:rsidR="006F3320">
        <w:instrText xml:space="preserve"> ADDIN EN.CITE &lt;EndNote&gt;&lt;Cite AuthorYear="1"&gt;&lt;Author&gt;Staudacher&lt;/Author&gt;&lt;Year&gt;2012&lt;/Year&gt;&lt;RecNum&gt;177&lt;/RecNum&gt;&lt;DisplayText&gt;Staudacher et al. (2012)&lt;/DisplayText&gt;&lt;record&gt;&lt;rec-number&gt;177&lt;/rec-number&gt;&lt;foreign-keys&gt;&lt;key app="EN" db-id="0ztaa0tr6ssv5ce5rtrv2wsop55we5x0etdx" timestamp="1629194269"&gt;177&lt;/key&gt;&lt;/foreign-keys&gt;&lt;ref-type name="Journal Article"&gt;17&lt;/ref-type&gt;&lt;contributors&gt;&lt;authors&gt;&lt;author&gt;Staudacher, H. M.&lt;/author&gt;&lt;author&gt;Lomer, M. C.&lt;/author&gt;&lt;author&gt;Anderson, J. L.&lt;/author&gt;&lt;author&gt;Barrett, J. S.&lt;/author&gt;&lt;author&gt;Muir, J. G.&lt;/author&gt;&lt;author&gt;Irving, P. M.&lt;/author&gt;&lt;author&gt;Whelan, K.&lt;/author&gt;&lt;/authors&gt;&lt;/contributors&gt;&lt;auth-address&gt;King&amp;apos;s College London, School of Medicine, Diabetes and Nutritional Sciences Division, London, UK.&lt;/auth-address&gt;&lt;titles&gt;&lt;title&gt;Fermentable carbohydrate restriction reduces luminal bifidobacteria and gastrointestinal symptoms in patients with irritable bowel syndrome&lt;/title&gt;&lt;secondary-title&gt;Journal of Nutrition&lt;/secondary-title&gt;&lt;/titles&gt;&lt;periodical&gt;&lt;full-title&gt;Journal of Nutrition&lt;/full-title&gt;&lt;/periodical&gt;&lt;pages&gt;1510-8&lt;/pages&gt;&lt;volume&gt;142&lt;/volume&gt;&lt;number&gt;8&lt;/number&gt;&lt;edition&gt;2012/06/29&lt;/edition&gt;&lt;keywords&gt;&lt;keyword&gt;Adult&lt;/keyword&gt;&lt;keyword&gt;Bifidobacterium/*drug effects&lt;/keyword&gt;&lt;keyword&gt;Diet&lt;/keyword&gt;&lt;keyword&gt;Dietary Carbohydrates/*administration &amp;amp; dosage/pharmacology&lt;/keyword&gt;&lt;keyword&gt;Fatty Acids/chemistry&lt;/keyword&gt;&lt;keyword&gt;Feces/microbiology&lt;/keyword&gt;&lt;keyword&gt;Female&lt;/keyword&gt;&lt;keyword&gt;Fermentation&lt;/keyword&gt;&lt;keyword&gt;Food Analysis&lt;/keyword&gt;&lt;keyword&gt;Humans&lt;/keyword&gt;&lt;keyword&gt;Irritable Bowel Syndrome/*diet therapy/pathology&lt;/keyword&gt;&lt;keyword&gt;Male&lt;/keyword&gt;&lt;keyword&gt;Middle Aged&lt;/keyword&gt;&lt;keyword&gt;Young Adult&lt;/keyword&gt;&lt;/keywords&gt;&lt;dates&gt;&lt;year&gt;2012&lt;/year&gt;&lt;pub-dates&gt;&lt;date&gt;Aug&lt;/date&gt;&lt;/pub-dates&gt;&lt;/dates&gt;&lt;isbn&gt;0022-3166&lt;/isbn&gt;&lt;accession-num&gt;22739368&lt;/accession-num&gt;&lt;urls&gt;&lt;/urls&gt;&lt;electronic-resource-num&gt;10.3945/jn.112.159285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 w:rsidR="00846C9C" w:rsidRPr="00BF30AD">
        <w:rPr>
          <w:noProof/>
        </w:rPr>
        <w:t xml:space="preserve">Staudacher et al. </w:t>
      </w:r>
      <w:r w:rsidR="00846C9C" w:rsidRPr="00846C9C">
        <w:rPr>
          <w:noProof/>
          <w:lang w:val="sv-SE"/>
        </w:rPr>
        <w:t>(2012)</w:t>
      </w:r>
      <w:r>
        <w:fldChar w:fldCharType="end"/>
      </w:r>
    </w:p>
    <w:p w14:paraId="44823E5A" w14:textId="7B9EB673" w:rsidR="00FA0618" w:rsidRPr="00846C9C" w:rsidRDefault="00FA0618">
      <w:pPr>
        <w:rPr>
          <w:lang w:val="sv-SE"/>
        </w:rPr>
      </w:pPr>
      <w:r>
        <w:fldChar w:fldCharType="begin">
          <w:fldData xml:space="preserve">PEVuZE5vdGU+PENpdGUgQXV0aG9yWWVhcj0iMSI+PEF1dGhvcj5IYWxtb3M8L0F1dGhvcj48WWVh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</w:fldData>
        </w:fldChar>
      </w:r>
      <w:r w:rsidR="00846C9C" w:rsidRPr="00846C9C">
        <w:rPr>
          <w:lang w:val="sv-SE"/>
        </w:rPr>
        <w:instrText xml:space="preserve"> ADDIN EN.CITE </w:instrText>
      </w:r>
      <w:r w:rsidR="00846C9C">
        <w:fldChar w:fldCharType="begin">
          <w:fldData xml:space="preserve">PEVuZE5vdGU+PENpdGUgQXV0aG9yWWVhcj0iMSI+PEF1dGhvcj5IYWxtb3M8L0F1dGhvcj48WWVh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</w:fldData>
        </w:fldChar>
      </w:r>
      <w:r w:rsidR="00846C9C" w:rsidRPr="00846C9C">
        <w:rPr>
          <w:lang w:val="sv-SE"/>
        </w:rPr>
        <w:instrText xml:space="preserve"> ADDIN EN.CITE.DATA </w:instrText>
      </w:r>
      <w:r w:rsidR="00846C9C">
        <w:fldChar w:fldCharType="end"/>
      </w:r>
      <w:r>
        <w:fldChar w:fldCharType="separate"/>
      </w:r>
      <w:r w:rsidR="00846C9C" w:rsidRPr="00846C9C">
        <w:rPr>
          <w:noProof/>
          <w:lang w:val="sv-SE"/>
        </w:rPr>
        <w:t>Halmos et al. (2014)</w:t>
      </w:r>
      <w:r>
        <w:fldChar w:fldCharType="end"/>
      </w:r>
    </w:p>
    <w:p w14:paraId="0D725BCA" w14:textId="759B09E0" w:rsidR="00EB250D" w:rsidRPr="0044236F" w:rsidRDefault="00EB250D">
      <w:pPr>
        <w:rPr>
          <w:lang w:val="sv-SE"/>
        </w:rPr>
      </w:pPr>
      <w:r>
        <w:fldChar w:fldCharType="begin">
          <w:fldData xml:space="preserve">PEVuZE5vdGU+PENpdGUgQXV0aG9yWWVhcj0iMSI+PEF1dGhvcj5Fc3dhcmFuPC9BdXRob3I+PFll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==
</w:fldData>
        </w:fldChar>
      </w:r>
      <w:r w:rsidR="0095352B" w:rsidRPr="0095352B">
        <w:rPr>
          <w:lang w:val="sv-SE"/>
        </w:rPr>
        <w:instrText xml:space="preserve"> ADDIN EN.CITE </w:instrText>
      </w:r>
      <w:r w:rsidR="0095352B">
        <w:fldChar w:fldCharType="begin">
          <w:fldData xml:space="preserve">PEVuZE5vdGU+PENpdGUgQXV0aG9yWWVhcj0iMSI+PEF1dGhvcj5Fc3dhcmFuPC9BdXRob3I+PFll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==
</w:fldData>
        </w:fldChar>
      </w:r>
      <w:r w:rsidR="0095352B" w:rsidRPr="0095352B">
        <w:rPr>
          <w:lang w:val="sv-SE"/>
        </w:rPr>
        <w:instrText xml:space="preserve"> ADDIN EN.CITE.DATA </w:instrText>
      </w:r>
      <w:r w:rsidR="0095352B">
        <w:fldChar w:fldCharType="end"/>
      </w:r>
      <w:r>
        <w:fldChar w:fldCharType="separate"/>
      </w:r>
      <w:r w:rsidR="00846C9C" w:rsidRPr="00846C9C">
        <w:rPr>
          <w:noProof/>
          <w:lang w:val="sv-SE"/>
        </w:rPr>
        <w:t>Eswaran et al. (2016)</w:t>
      </w:r>
      <w:r>
        <w:fldChar w:fldCharType="end"/>
      </w:r>
    </w:p>
    <w:p w14:paraId="061905F0" w14:textId="2C36F080" w:rsidR="00EB250D" w:rsidRPr="0044236F" w:rsidRDefault="00EB250D">
      <w:pPr>
        <w:rPr>
          <w:lang w:val="sv-SE"/>
        </w:rPr>
      </w:pPr>
      <w:r>
        <w:fldChar w:fldCharType="begin">
          <w:fldData xml:space="preserve">PEVuZE5vdGU+PENpdGUgQXV0aG9yWWVhcj0iMSI+PEF1dGhvcj5Cw7ZobjwvQXV0aG9yPjxZZWFy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</w:fldData>
        </w:fldChar>
      </w:r>
      <w:r w:rsidR="00846C9C" w:rsidRPr="00846C9C">
        <w:rPr>
          <w:lang w:val="sv-SE"/>
        </w:rPr>
        <w:instrText xml:space="preserve"> ADDIN EN.CITE </w:instrText>
      </w:r>
      <w:r w:rsidR="00846C9C">
        <w:fldChar w:fldCharType="begin">
          <w:fldData xml:space="preserve">PEVuZE5vdGU+PENpdGUgQXV0aG9yWWVhcj0iMSI+PEF1dGhvcj5Cw7ZobjwvQXV0aG9yPjxZZWFy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</w:fldData>
        </w:fldChar>
      </w:r>
      <w:r w:rsidR="00846C9C" w:rsidRPr="00846C9C">
        <w:rPr>
          <w:lang w:val="sv-SE"/>
        </w:rPr>
        <w:instrText xml:space="preserve"> ADDIN EN.CITE.DATA </w:instrText>
      </w:r>
      <w:r w:rsidR="00846C9C">
        <w:fldChar w:fldCharType="end"/>
      </w:r>
      <w:r>
        <w:fldChar w:fldCharType="separate"/>
      </w:r>
      <w:r w:rsidR="00846C9C" w:rsidRPr="00846C9C">
        <w:rPr>
          <w:noProof/>
          <w:lang w:val="sv-SE"/>
        </w:rPr>
        <w:t>Böhn et al. (2015)</w:t>
      </w:r>
      <w:r>
        <w:fldChar w:fldCharType="end"/>
      </w:r>
    </w:p>
    <w:p w14:paraId="29004708" w14:textId="17F7A9E0" w:rsidR="00EB250D" w:rsidRPr="0044236F" w:rsidRDefault="00EB250D">
      <w:pPr>
        <w:rPr>
          <w:lang w:val="sv-SE"/>
        </w:rPr>
      </w:pPr>
      <w:r>
        <w:fldChar w:fldCharType="begin">
          <w:fldData xml:space="preserve">PEVuZE5vdGU+PENpdGUgQXV0aG9yWWVhcj0iMSI+PEF1dGhvcj5aaGFuZzwvQXV0aG9yPjxZZWFy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</w:fldData>
        </w:fldChar>
      </w:r>
      <w:r w:rsidR="00846C9C" w:rsidRPr="00846C9C">
        <w:rPr>
          <w:lang w:val="sv-SE"/>
        </w:rPr>
        <w:instrText xml:space="preserve"> ADDIN EN.CITE </w:instrText>
      </w:r>
      <w:r w:rsidR="00846C9C">
        <w:fldChar w:fldCharType="begin">
          <w:fldData xml:space="preserve">PEVuZE5vdGU+PENpdGUgQXV0aG9yWWVhcj0iMSI+PEF1dGhvcj5aaGFuZzwvQXV0aG9yPjxZZWFy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</w:fldData>
        </w:fldChar>
      </w:r>
      <w:r w:rsidR="00846C9C" w:rsidRPr="00846C9C">
        <w:rPr>
          <w:lang w:val="sv-SE"/>
        </w:rPr>
        <w:instrText xml:space="preserve"> ADDIN EN.CITE.DATA </w:instrText>
      </w:r>
      <w:r w:rsidR="00846C9C">
        <w:fldChar w:fldCharType="end"/>
      </w:r>
      <w:r>
        <w:fldChar w:fldCharType="separate"/>
      </w:r>
      <w:r w:rsidR="00846C9C" w:rsidRPr="00846C9C">
        <w:rPr>
          <w:noProof/>
          <w:lang w:val="sv-SE"/>
        </w:rPr>
        <w:t>Zhang et al. (2021)</w:t>
      </w:r>
      <w:r>
        <w:fldChar w:fldCharType="end"/>
      </w:r>
    </w:p>
    <w:p w14:paraId="39C3566C" w14:textId="3BC18CFD" w:rsidR="00352528" w:rsidRPr="0044236F" w:rsidRDefault="00352528">
      <w:pPr>
        <w:rPr>
          <w:lang w:val="sv-SE"/>
        </w:rPr>
      </w:pPr>
      <w:r>
        <w:fldChar w:fldCharType="begin"/>
      </w:r>
      <w:r w:rsidR="006F3320" w:rsidRPr="006F3320">
        <w:rPr>
          <w:lang w:val="sv-SE"/>
        </w:rPr>
        <w:instrText xml:space="preserve"> ADDIN EN.CITE &lt;EndNote&gt;&lt;Cite AuthorYear="1"&gt;&lt;Author&gt;Zahedi&lt;/Author&gt;&lt;Year&gt;2018&lt;/Year&gt;&lt;RecNum&gt;183&lt;/RecNum&gt;&lt;DisplayText&gt;Zahedi et al. (2018)&lt;/DisplayText&gt;&lt;record&gt;&lt;rec-number&gt;183&lt;/rec-number&gt;&lt;foreign-keys&gt;&lt;key app="EN" db-id="0ztaa0tr6ssv5ce5rtrv2wsop55we5x0etdx" timestamp="1629194765"&gt;183&lt;/key&gt;&lt;/foreign-keys&gt;&lt;ref-type name="Journal Article"&gt;17&lt;/ref-type&gt;&lt;contributors&gt;&lt;authors&gt;&lt;author&gt;Zahedi, Mohammad Javad&lt;/author&gt;&lt;author&gt;Behrouz, Vahideh&lt;/author&gt;&lt;author&gt;Azimi, Maryam&lt;/author&gt;&lt;/authors&gt;&lt;/contributors&gt;&lt;titles&gt;&lt;title&gt;Low fermentable oligo-di-mono-saccharides and polyols diet versus general dietary advice in patients with diarrhea-predominant irritable bowel syndrome: a randomized controlled trial&lt;/title&gt;&lt;secondary-title&gt;Journal of Gastroenterology and Hepatology&lt;/secondary-title&gt;&lt;/titles&gt;&lt;periodical&gt;&lt;full-title&gt;Journal of Gastroenterology and Hepatology&lt;/full-title&gt;&lt;/periodical&gt;&lt;pages&gt;1192-1199&lt;/pages&gt;&lt;volume&gt;33&lt;/volume&gt;&lt;number&gt;6&lt;/number&gt;&lt;dates&gt;&lt;year&gt;2018&lt;/year&gt;&lt;/dates&gt;&lt;isbn&gt;0815-9319&lt;/isbn&gt;&lt;urls&gt;&lt;related-urls&gt;&lt;url&gt;https://onlinelibrary.wiley.com/doi/abs/10.1111/jgh.14051&lt;/url&gt;&lt;/related-urls&gt;&lt;/urls&gt;&lt;electronic-resource-num&gt;https://doi.org/10.1111/jgh.14051&lt;/electronic-resource-num&gt;&lt;/record&gt;&lt;/Cite&gt;&lt;/EndNote&gt;</w:instrText>
      </w:r>
      <w:r>
        <w:fldChar w:fldCharType="separate"/>
      </w:r>
      <w:r w:rsidR="00846C9C" w:rsidRPr="00846C9C">
        <w:rPr>
          <w:noProof/>
          <w:lang w:val="sv-SE"/>
        </w:rPr>
        <w:t>Zahedi et al. (2018)</w:t>
      </w:r>
      <w:r>
        <w:fldChar w:fldCharType="end"/>
      </w:r>
    </w:p>
    <w:p w14:paraId="3F69DB01" w14:textId="7EADBFEA" w:rsidR="00352528" w:rsidRPr="00C13537" w:rsidRDefault="00352528">
      <w:pPr>
        <w:rPr>
          <w:lang w:val="sv-SE"/>
        </w:rPr>
      </w:pPr>
      <w:r>
        <w:fldChar w:fldCharType="begin">
          <w:fldData xml:space="preserve">PEVuZE5vdGU+PENpdGUgQXV0aG9yWWVhcj0iMSI+PEF1dGhvcj5QZWRlcnNlbjwvQXV0aG9yPjxZ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</w:fldData>
        </w:fldChar>
      </w:r>
      <w:r w:rsidR="0095352B" w:rsidRPr="0095352B">
        <w:rPr>
          <w:lang w:val="sv-SE"/>
        </w:rPr>
        <w:instrText xml:space="preserve"> ADDIN EN.CITE </w:instrText>
      </w:r>
      <w:r w:rsidR="0095352B">
        <w:fldChar w:fldCharType="begin">
          <w:fldData xml:space="preserve">PEVuZE5vdGU+PENpdGUgQXV0aG9yWWVhcj0iMSI+PEF1dGhvcj5QZWRlcnNlbjwvQXV0aG9yPjxZ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</w:fldData>
        </w:fldChar>
      </w:r>
      <w:r w:rsidR="0095352B" w:rsidRPr="0095352B">
        <w:rPr>
          <w:lang w:val="sv-SE"/>
        </w:rPr>
        <w:instrText xml:space="preserve"> ADDIN EN.CITE.DATA </w:instrText>
      </w:r>
      <w:r w:rsidR="0095352B">
        <w:fldChar w:fldCharType="end"/>
      </w:r>
      <w:r>
        <w:fldChar w:fldCharType="separate"/>
      </w:r>
      <w:r w:rsidR="00846C9C" w:rsidRPr="00846C9C">
        <w:rPr>
          <w:noProof/>
          <w:lang w:val="sv-SE"/>
        </w:rPr>
        <w:t>Pedersen, Andersen, et al. (2014)</w:t>
      </w:r>
      <w:r>
        <w:fldChar w:fldCharType="end"/>
      </w:r>
    </w:p>
    <w:p w14:paraId="2B1819E5" w14:textId="1C541A7E" w:rsidR="00352528" w:rsidRPr="0044236F" w:rsidRDefault="00352528">
      <w:pPr>
        <w:rPr>
          <w:lang w:val="sv-SE"/>
        </w:rPr>
      </w:pPr>
      <w:r>
        <w:fldChar w:fldCharType="begin">
          <w:fldData xml:space="preserve">PEVuZE5vdGU+PENpdGUgQXV0aG9yWWVhcj0iMSI+PEF1dGhvcj5QZWRlcnNlbjwvQXV0aG9yPjxZ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==
</w:fldData>
        </w:fldChar>
      </w:r>
      <w:r w:rsidR="0095352B" w:rsidRPr="0095352B">
        <w:rPr>
          <w:lang w:val="sv-SE"/>
        </w:rPr>
        <w:instrText xml:space="preserve"> ADDIN EN.CITE </w:instrText>
      </w:r>
      <w:r w:rsidR="0095352B">
        <w:fldChar w:fldCharType="begin">
          <w:fldData xml:space="preserve">PEVuZE5vdGU+PENpdGUgQXV0aG9yWWVhcj0iMSI+PEF1dGhvcj5QZWRlcnNlbjwvQXV0aG9yPjxZ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==
</w:fldData>
        </w:fldChar>
      </w:r>
      <w:r w:rsidR="0095352B" w:rsidRPr="0095352B">
        <w:rPr>
          <w:lang w:val="sv-SE"/>
        </w:rPr>
        <w:instrText xml:space="preserve"> ADDIN EN.CITE.DATA </w:instrText>
      </w:r>
      <w:r w:rsidR="0095352B">
        <w:fldChar w:fldCharType="end"/>
      </w:r>
      <w:r>
        <w:fldChar w:fldCharType="separate"/>
      </w:r>
      <w:r w:rsidR="00846C9C" w:rsidRPr="00846C9C">
        <w:rPr>
          <w:noProof/>
          <w:lang w:val="sv-SE"/>
        </w:rPr>
        <w:t>Pedersen, Vegh, et al. (2014)</w:t>
      </w:r>
      <w:r>
        <w:fldChar w:fldCharType="end"/>
      </w:r>
    </w:p>
    <w:p w14:paraId="3B90CC5F" w14:textId="6D3398F9" w:rsidR="00352528" w:rsidRPr="00846C9C" w:rsidRDefault="00DB0655">
      <w:pPr>
        <w:rPr>
          <w:lang w:val="sv-SE"/>
        </w:rPr>
      </w:pPr>
      <w:r>
        <w:fldChar w:fldCharType="begin"/>
      </w:r>
      <w:r w:rsidR="00846C9C" w:rsidRPr="00846C9C">
        <w:rPr>
          <w:lang w:val="sv-SE"/>
        </w:rPr>
        <w:instrText xml:space="preserve"> ADDIN EN.CITE &lt;EndNote&gt;&lt;Cite AuthorYear="1"&gt;&lt;Author&gt;Paduano&lt;/Author&gt;&lt;Year&gt;2019&lt;/Year&gt;&lt;RecNum&gt;184&lt;/RecNum&gt;&lt;DisplayText&gt;Paduano et al. (2019)&lt;/DisplayText&gt;&lt;record&gt;&lt;rec-number&gt;184&lt;/rec-number&gt;&lt;foreign-keys&gt;&lt;key app="EN" db-id="0ztaa0tr6ssv5ce5rtrv2wsop55we5x0etdx" timestamp="1629194921"&gt;184&lt;/key&gt;&lt;/foreign-keys&gt;&lt;ref-type name="Journal Article"&gt;17&lt;/ref-type&gt;&lt;contributors&gt;&lt;authors&gt;&lt;author&gt;Paduano, Danilo&lt;/author&gt;&lt;author&gt;Cingolani, Arianna&lt;/author&gt;&lt;author&gt;Tanda, Elisabetta&lt;/author&gt;&lt;author&gt;Usai, Paolo&lt;/author&gt;&lt;/authors&gt;&lt;/contributors&gt;&lt;titles&gt;&lt;title&gt;Effect of Three Diets (Low-FODMAP, Gluten-free and Balanced) on Irritable Bowel Syndrome Symptoms and Health-Related Quality of Life&lt;/title&gt;&lt;secondary-title&gt;Nutrients&lt;/secondary-title&gt;&lt;/titles&gt;&lt;periodical&gt;&lt;full-title&gt;Nutrients&lt;/full-title&gt;&lt;/periodical&gt;&lt;pages&gt;1566&lt;/pages&gt;&lt;volume&gt;11&lt;/volume&gt;&lt;number&gt;7&lt;/number&gt;&lt;dates&gt;&lt;year&gt;2019&lt;/year&gt;&lt;/dates&gt;&lt;isbn&gt;2072-6643&lt;/isbn&gt;&lt;accession-num&gt;doi:10.3390/nu11071566&lt;/accession-num&gt;&lt;urls&gt;&lt;related-urls&gt;&lt;url&gt;https://www.mdpi.com/2072-6643/11/7/1566&lt;/url&gt;&lt;/related-urls&gt;&lt;/urls&gt;&lt;/record&gt;&lt;/Cite&gt;&lt;/EndNote&gt;</w:instrText>
      </w:r>
      <w:r>
        <w:fldChar w:fldCharType="separate"/>
      </w:r>
      <w:r w:rsidR="00846C9C" w:rsidRPr="00846C9C">
        <w:rPr>
          <w:noProof/>
          <w:lang w:val="sv-SE"/>
        </w:rPr>
        <w:t>Paduano et al. (2019)</w:t>
      </w:r>
      <w:r>
        <w:fldChar w:fldCharType="end"/>
      </w:r>
    </w:p>
    <w:p w14:paraId="076871C2" w14:textId="67D75077" w:rsidR="00DB0655" w:rsidRPr="00846C9C" w:rsidRDefault="0044236F">
      <w:pPr>
        <w:rPr>
          <w:lang w:val="sv-SE"/>
        </w:rPr>
      </w:pPr>
      <w:r>
        <w:fldChar w:fldCharType="begin"/>
      </w:r>
      <w:r w:rsidR="0095352B" w:rsidRPr="0095352B">
        <w:rPr>
          <w:lang w:val="sv-SE"/>
        </w:rPr>
        <w:instrText xml:space="preserve"> ADDIN EN.CITE &lt;EndNote&gt;&lt;Cite AuthorYear="1"&gt;&lt;Author&gt;Schumann&lt;/Author&gt;&lt;Year&gt;2018&lt;/Year&gt;&lt;RecNum&gt;187&lt;/RecNum&gt;&lt;DisplayText&gt;Schumann et al. (2018)&lt;/DisplayText&gt;&lt;record&gt;&lt;rec-number&gt;187&lt;/rec-number&gt;&lt;foreign-keys&gt;&lt;key app="EN" db-id="0ztaa0tr6ssv5ce5rtrv2wsop55we5x0etdx" timestamp="1629195132"&gt;187&lt;/key&gt;&lt;/foreign-keys&gt;&lt;ref-type name="Journal Article"&gt;17&lt;/ref-type&gt;&lt;contributors&gt;&lt;authors&gt;&lt;author&gt;Schumann, D.&lt;/author&gt;&lt;author&gt;Langhorst, J.&lt;/author&gt;&lt;author&gt;Dobos, G.&lt;/author&gt;&lt;author&gt;Cramer, H.&lt;/author&gt;&lt;/authors&gt;&lt;/contributors&gt;&lt;auth-address&gt;Department of Internal and Integrative Medicine, Faculty of Medicine, Kliniken Essen-Mitte, University of Duisburg-Essen, Essen, Germany.&lt;/auth-address&gt;&lt;titles&gt;&lt;title&gt;Randomised clinical trial: yoga vs a low-FODMAP diet in patients with irritable bowel syndrome&lt;/title&gt;&lt;secondary-title&gt;Alimentary Pharmacology &amp;amp; Therapeutics&lt;/secondary-title&gt;&lt;/titles&gt;&lt;periodical&gt;&lt;full-title&gt;Alimentary Pharmacology &amp;amp; Therapeutics&lt;/full-title&gt;&lt;/periodical&gt;&lt;pages&gt;203-211&lt;/pages&gt;&lt;volume&gt;47&lt;/volume&gt;&lt;number&gt;2&lt;/number&gt;&lt;edition&gt;2017/10/28&lt;/edition&gt;&lt;keywords&gt;&lt;keyword&gt;Adolescent&lt;/keyword&gt;&lt;keyword&gt;Adult&lt;/keyword&gt;&lt;keyword&gt;Aged&lt;/keyword&gt;&lt;keyword&gt;*Diet, Carbohydrate-Restricted&lt;/keyword&gt;&lt;keyword&gt;Female&lt;/keyword&gt;&lt;keyword&gt;Fermentation&lt;/keyword&gt;&lt;keyword&gt;Food, Formulated&lt;/keyword&gt;&lt;keyword&gt;Humans&lt;/keyword&gt;&lt;keyword&gt;Irritable Bowel Syndrome/diet therapy/*therapy&lt;/keyword&gt;&lt;keyword&gt;Male&lt;/keyword&gt;&lt;keyword&gt;Middle Aged&lt;/keyword&gt;&lt;keyword&gt;*Polymers/administration &amp;amp; dosage/adverse effects&lt;/keyword&gt;&lt;keyword&gt;Quality of Life&lt;/keyword&gt;&lt;keyword&gt;Single-Blind Method&lt;/keyword&gt;&lt;keyword&gt;*Yoga&lt;/keyword&gt;&lt;keyword&gt;Young Adult&lt;/keyword&gt;&lt;/keywords&gt;&lt;dates&gt;&lt;year&gt;2018&lt;/year&gt;&lt;pub-dates&gt;&lt;date&gt;Jan&lt;/date&gt;&lt;/pub-dates&gt;&lt;/dates&gt;&lt;isbn&gt;0269-2813&lt;/isbn&gt;&lt;accession-num&gt;29076171&lt;/accession-num&gt;&lt;urls&gt;&lt;/urls&gt;&lt;electronic-resource-num&gt;10.1111/apt.14400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 w:rsidR="00846C9C" w:rsidRPr="00846C9C">
        <w:rPr>
          <w:noProof/>
          <w:lang w:val="sv-SE"/>
        </w:rPr>
        <w:t>Schumann et al. (2018)</w:t>
      </w:r>
      <w:r>
        <w:fldChar w:fldCharType="end"/>
      </w:r>
    </w:p>
    <w:p w14:paraId="4411D1BE" w14:textId="4ED18C1D" w:rsidR="008B1511" w:rsidRPr="001B40A1" w:rsidRDefault="008B1511">
      <w:pPr>
        <w:rPr>
          <w:lang w:val="sv-SE"/>
        </w:rPr>
      </w:pPr>
      <w:r>
        <w:fldChar w:fldCharType="begin">
          <w:fldData xml:space="preserve">PEVuZE5vdGU+PENpdGUgQXV0aG9yWWVhcj0iMSI+PEF1dGhvcj5QYXRjaGFyYXRyYWt1bDwvQXV0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</w:fldData>
        </w:fldChar>
      </w:r>
      <w:r w:rsidR="00846C9C" w:rsidRPr="00846C9C">
        <w:rPr>
          <w:lang w:val="sv-SE"/>
        </w:rPr>
        <w:instrText xml:space="preserve"> ADDIN EN.CITE </w:instrText>
      </w:r>
      <w:r w:rsidR="00846C9C">
        <w:fldChar w:fldCharType="begin">
          <w:fldData xml:space="preserve">PEVuZE5vdGU+PENpdGUgQXV0aG9yWWVhcj0iMSI+PEF1dGhvcj5QYXRjaGFyYXRyYWt1bDwvQXV0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</w:fldData>
        </w:fldChar>
      </w:r>
      <w:r w:rsidR="00846C9C" w:rsidRPr="00846C9C">
        <w:rPr>
          <w:lang w:val="sv-SE"/>
        </w:rPr>
        <w:instrText xml:space="preserve"> ADDIN EN.CITE.DATA </w:instrText>
      </w:r>
      <w:r w:rsidR="00846C9C">
        <w:fldChar w:fldCharType="end"/>
      </w:r>
      <w:r>
        <w:fldChar w:fldCharType="separate"/>
      </w:r>
      <w:r w:rsidR="00846C9C" w:rsidRPr="00846C9C">
        <w:rPr>
          <w:noProof/>
          <w:lang w:val="sv-SE"/>
        </w:rPr>
        <w:t>Patcharatrakul et al. (2019)</w:t>
      </w:r>
      <w:r>
        <w:fldChar w:fldCharType="end"/>
      </w:r>
    </w:p>
    <w:p w14:paraId="6A6F2F64" w14:textId="2B00596E" w:rsidR="00013AA3" w:rsidRPr="00013AA3" w:rsidRDefault="001B40A1">
      <w:pPr>
        <w:rPr>
          <w:lang w:val="sv-SE"/>
        </w:rPr>
      </w:pPr>
      <w:r>
        <w:fldChar w:fldCharType="begin">
          <w:fldData xml:space="preserve">PEVuZE5vdGU+PENpdGUgQXV0aG9yWWVhcj0iMSI+PEF1dGhvcj5QaXJrb2xhPC9BdXRob3I+PFll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</w:fldData>
        </w:fldChar>
      </w:r>
      <w:r w:rsidR="0095352B" w:rsidRPr="0095352B">
        <w:rPr>
          <w:lang w:val="sv-SE"/>
        </w:rPr>
        <w:instrText xml:space="preserve"> ADDIN EN.CITE </w:instrText>
      </w:r>
      <w:r w:rsidR="0095352B">
        <w:fldChar w:fldCharType="begin">
          <w:fldData xml:space="preserve">PEVuZE5vdGU+PENpdGUgQXV0aG9yWWVhcj0iMSI+PEF1dGhvcj5QaXJrb2xhPC9BdXRob3I+PFll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</w:fldData>
        </w:fldChar>
      </w:r>
      <w:r w:rsidR="0095352B" w:rsidRPr="0095352B">
        <w:rPr>
          <w:lang w:val="sv-SE"/>
        </w:rPr>
        <w:instrText xml:space="preserve"> ADDIN EN.CITE.DATA </w:instrText>
      </w:r>
      <w:r w:rsidR="0095352B">
        <w:fldChar w:fldCharType="end"/>
      </w:r>
      <w:r>
        <w:fldChar w:fldCharType="separate"/>
      </w:r>
      <w:r w:rsidR="00846C9C" w:rsidRPr="00846C9C">
        <w:rPr>
          <w:noProof/>
          <w:lang w:val="sv-SE"/>
        </w:rPr>
        <w:t>Pirkola et al. (2018)</w:t>
      </w:r>
      <w:r>
        <w:fldChar w:fldCharType="end"/>
      </w:r>
    </w:p>
    <w:p w14:paraId="6228D27A" w14:textId="7AA51361" w:rsidR="001B40A1" w:rsidRPr="00B11EF0" w:rsidRDefault="001B40A1">
      <w:r>
        <w:fldChar w:fldCharType="begin">
          <w:fldData xml:space="preserve">PEVuZE5vdGU+PENpdGUgQXV0aG9yWWVhcj0iMSI+PEF1dGhvcj52YW4gTGFuZW48L0F1dGhvcj48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</w:fldData>
        </w:fldChar>
      </w:r>
      <w:r w:rsidR="00846C9C" w:rsidRPr="00846C9C">
        <w:rPr>
          <w:lang w:val="sv-SE"/>
        </w:rPr>
        <w:instrText xml:space="preserve"> ADDIN EN.CITE </w:instrText>
      </w:r>
      <w:r w:rsidR="00846C9C">
        <w:fldChar w:fldCharType="begin">
          <w:fldData xml:space="preserve">PEVuZE5vdGU+PENpdGUgQXV0aG9yWWVhcj0iMSI+PEF1dGhvcj52YW4gTGFuZW48L0F1dGhvcj48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</w:fldData>
        </w:fldChar>
      </w:r>
      <w:r w:rsidR="00846C9C" w:rsidRPr="00846C9C">
        <w:rPr>
          <w:lang w:val="sv-SE"/>
        </w:rPr>
        <w:instrText xml:space="preserve"> ADDIN EN.CITE.DATA </w:instrText>
      </w:r>
      <w:r w:rsidR="00846C9C">
        <w:fldChar w:fldCharType="end"/>
      </w:r>
      <w:r>
        <w:fldChar w:fldCharType="separate"/>
      </w:r>
      <w:r w:rsidR="00846C9C" w:rsidRPr="00846C9C">
        <w:rPr>
          <w:noProof/>
          <w:lang w:val="sv-SE"/>
        </w:rPr>
        <w:t xml:space="preserve">van Lanen et al. </w:t>
      </w:r>
      <w:r w:rsidR="00846C9C" w:rsidRPr="00B11EF0">
        <w:rPr>
          <w:noProof/>
        </w:rPr>
        <w:t>(2021)</w:t>
      </w:r>
      <w:r>
        <w:fldChar w:fldCharType="end"/>
      </w:r>
    </w:p>
    <w:p w14:paraId="5A8CBC49" w14:textId="77777777" w:rsidR="002130DC" w:rsidRPr="00B11EF0" w:rsidRDefault="002130DC"/>
    <w:p w14:paraId="2FEC7027" w14:textId="0386CC97" w:rsidR="00013AA3" w:rsidRPr="00B11EF0" w:rsidRDefault="00013AA3"/>
    <w:p w14:paraId="65636C5C" w14:textId="77777777" w:rsidR="00C95DA6" w:rsidRPr="00B11EF0" w:rsidRDefault="00C95DA6"/>
    <w:p w14:paraId="709E5F9A" w14:textId="55F035E3" w:rsidR="00F47B95" w:rsidRPr="00B11EF0" w:rsidRDefault="00F47B95" w:rsidP="00F47B95">
      <w:pPr>
        <w:rPr>
          <w:u w:val="single"/>
        </w:rPr>
      </w:pPr>
      <w:r w:rsidRPr="00B11EF0">
        <w:rPr>
          <w:u w:val="single"/>
        </w:rPr>
        <w:t>Long-term efficacy</w:t>
      </w:r>
      <w:r w:rsidR="007E18BF" w:rsidRPr="00B11EF0">
        <w:rPr>
          <w:u w:val="single"/>
        </w:rPr>
        <w:t xml:space="preserve"> of low FODMAP diet</w:t>
      </w:r>
    </w:p>
    <w:p w14:paraId="1F072836" w14:textId="1CE920F5" w:rsidR="00F47B95" w:rsidRPr="00846C9C" w:rsidRDefault="00C13537">
      <w:pPr>
        <w:rPr>
          <w:lang w:val="sv-SE"/>
        </w:rPr>
      </w:pPr>
      <w:r>
        <w:rPr>
          <w:lang w:val="sv-SE"/>
        </w:rPr>
        <w:fldChar w:fldCharType="begin">
          <w:fldData xml:space="preserve">PEVuZE5vdGU+PENpdGUgQXV0aG9yWWVhcj0iMSI+PEF1dGhvcj5PJmFwb3M7S2VlZmZlPC9BdXRo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</w:fldData>
        </w:fldChar>
      </w:r>
      <w:r w:rsidR="00F66571">
        <w:rPr>
          <w:lang w:val="sv-SE"/>
        </w:rPr>
        <w:instrText xml:space="preserve"> ADDIN EN.CITE </w:instrText>
      </w:r>
      <w:r w:rsidR="00F66571">
        <w:rPr>
          <w:lang w:val="sv-SE"/>
        </w:rPr>
        <w:fldChar w:fldCharType="begin">
          <w:fldData xml:space="preserve">PEVuZE5vdGU+PENpdGUgQXV0aG9yWWVhcj0iMSI+PEF1dGhvcj5PJmFwb3M7S2VlZmZlPC9BdXRo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</w:fldData>
        </w:fldChar>
      </w:r>
      <w:r w:rsidR="00F66571">
        <w:rPr>
          <w:lang w:val="sv-SE"/>
        </w:rPr>
        <w:instrText xml:space="preserve"> ADDIN EN.CITE.DATA </w:instrText>
      </w:r>
      <w:r w:rsidR="00F66571">
        <w:rPr>
          <w:lang w:val="sv-SE"/>
        </w:rPr>
      </w:r>
      <w:r w:rsidR="00F66571">
        <w:rPr>
          <w:lang w:val="sv-SE"/>
        </w:rPr>
        <w:fldChar w:fldCharType="end"/>
      </w:r>
      <w:r>
        <w:rPr>
          <w:lang w:val="sv-SE"/>
        </w:rPr>
      </w:r>
      <w:r>
        <w:rPr>
          <w:lang w:val="sv-SE"/>
        </w:rPr>
        <w:fldChar w:fldCharType="separate"/>
      </w:r>
      <w:r w:rsidR="00846C9C" w:rsidRPr="00846C9C">
        <w:rPr>
          <w:noProof/>
          <w:lang w:val="sv-SE"/>
        </w:rPr>
        <w:t>O'Keeffe et al. (2018)</w:t>
      </w:r>
      <w:r>
        <w:rPr>
          <w:lang w:val="sv-SE"/>
        </w:rPr>
        <w:fldChar w:fldCharType="end"/>
      </w:r>
    </w:p>
    <w:p w14:paraId="5A3C2456" w14:textId="477C6880" w:rsidR="00C13537" w:rsidRPr="00846C9C" w:rsidRDefault="00C13537">
      <w:r>
        <w:rPr>
          <w:lang w:val="sv-SE"/>
        </w:rPr>
        <w:fldChar w:fldCharType="begin">
          <w:fldData xml:space="preserve">PEVuZE5vdGU+PENpdGUgQXV0aG9yWWVhcj0iMSI+PEF1dGhvcj5IYXJ2aWU8L0F1dGhvcj48WWVh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</w:fldData>
        </w:fldChar>
      </w:r>
      <w:r w:rsidR="00846C9C" w:rsidRPr="00846C9C">
        <w:rPr>
          <w:lang w:val="sv-SE"/>
        </w:rPr>
        <w:instrText xml:space="preserve"> ADDIN EN.CITE </w:instrText>
      </w:r>
      <w:r w:rsidR="00846C9C">
        <w:rPr>
          <w:lang w:val="sv-SE"/>
        </w:rPr>
        <w:fldChar w:fldCharType="begin">
          <w:fldData xml:space="preserve">PEVuZE5vdGU+PENpdGUgQXV0aG9yWWVhcj0iMSI+PEF1dGhvcj5IYXJ2aWU8L0F1dGhvcj48WWVh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</w:fldData>
        </w:fldChar>
      </w:r>
      <w:r w:rsidR="00846C9C" w:rsidRPr="00846C9C">
        <w:rPr>
          <w:lang w:val="sv-SE"/>
        </w:rPr>
        <w:instrText xml:space="preserve"> ADDIN EN.CITE.DATA </w:instrText>
      </w:r>
      <w:r w:rsidR="00846C9C">
        <w:rPr>
          <w:lang w:val="sv-SE"/>
        </w:rPr>
      </w:r>
      <w:r w:rsidR="00846C9C">
        <w:rPr>
          <w:lang w:val="sv-SE"/>
        </w:rPr>
        <w:fldChar w:fldCharType="end"/>
      </w:r>
      <w:r>
        <w:rPr>
          <w:lang w:val="sv-SE"/>
        </w:rPr>
      </w:r>
      <w:r>
        <w:rPr>
          <w:lang w:val="sv-SE"/>
        </w:rPr>
        <w:fldChar w:fldCharType="separate"/>
      </w:r>
      <w:r w:rsidR="00846C9C" w:rsidRPr="00846C9C">
        <w:rPr>
          <w:noProof/>
          <w:lang w:val="sv-SE"/>
        </w:rPr>
        <w:t xml:space="preserve">Harvie et al. </w:t>
      </w:r>
      <w:r w:rsidR="00846C9C" w:rsidRPr="00846C9C">
        <w:rPr>
          <w:noProof/>
        </w:rPr>
        <w:t>(2017)</w:t>
      </w:r>
      <w:r>
        <w:rPr>
          <w:lang w:val="sv-SE"/>
        </w:rPr>
        <w:fldChar w:fldCharType="end"/>
      </w:r>
    </w:p>
    <w:p w14:paraId="68CD34A4" w14:textId="78A113AE" w:rsidR="000177D5" w:rsidRDefault="000177D5">
      <w:r>
        <w:fldChar w:fldCharType="begin"/>
      </w:r>
      <w:r w:rsidR="00846C9C">
        <w:instrText xml:space="preserve"> ADDIN EN.CITE &lt;EndNote&gt;&lt;Cite AuthorYear="1"&gt;&lt;Author&gt;Weynants&lt;/Author&gt;&lt;Year&gt;2020&lt;/Year&gt;&lt;RecNum&gt;199&lt;/RecNum&gt;&lt;DisplayText&gt;Weynants et al. (2020)&lt;/DisplayText&gt;&lt;record&gt;&lt;rec-number&gt;199&lt;/rec-number&gt;&lt;foreign-keys&gt;&lt;key app="EN" db-id="0ztaa0tr6ssv5ce5rtrv2wsop55we5x0etdx" timestamp="1629198587"&gt;199&lt;/key&gt;&lt;/foreign-keys&gt;&lt;ref-type name="Journal Article"&gt;17&lt;/ref-type&gt;&lt;contributors&gt;&lt;authors&gt;&lt;author&gt;Weynants, A.&lt;/author&gt;&lt;author&gt;Goossens, L.&lt;/author&gt;&lt;author&gt;Genetello, M.&lt;/author&gt;&lt;author&gt;De Looze, D.&lt;/author&gt;&lt;author&gt;Van Winckel, M.&lt;/author&gt;&lt;/authors&gt;&lt;/contributors&gt;&lt;titles&gt;&lt;title&gt;The long-term effect and adherence of a low fermentable oligosaccharides disaccharides monosaccharides and polyols (FODMAP) diet in patients with irritable bowel syndrome&lt;/title&gt;&lt;secondary-title&gt;Journal of Human Nutrition and Dietetics&lt;/secondary-title&gt;&lt;/titles&gt;&lt;periodical&gt;&lt;full-title&gt;Journal of Human Nutrition and Dietetics&lt;/full-title&gt;&lt;/periodical&gt;&lt;pages&gt;159-169&lt;/pages&gt;&lt;volume&gt;33&lt;/volume&gt;&lt;number&gt;2&lt;/number&gt;&lt;dates&gt;&lt;year&gt;2020&lt;/year&gt;&lt;/dates&gt;&lt;isbn&gt;0952-3871&lt;/isbn&gt;&lt;urls&gt;&lt;related-urls&gt;&lt;url&gt;https://onlinelibrary.wiley.com/doi/abs/10.1111/jhn.12706&lt;/url&gt;&lt;/related-urls&gt;&lt;/urls&gt;&lt;electronic-resource-num&gt;https://doi.org/10.1111/jhn.12706&lt;/electronic-resource-num&gt;&lt;/record&gt;&lt;/Cite&gt;&lt;/EndNote&gt;</w:instrText>
      </w:r>
      <w:r>
        <w:fldChar w:fldCharType="separate"/>
      </w:r>
      <w:r w:rsidR="00846C9C">
        <w:rPr>
          <w:noProof/>
        </w:rPr>
        <w:t>Weynants et al. (2020)</w:t>
      </w:r>
      <w:r>
        <w:fldChar w:fldCharType="end"/>
      </w:r>
    </w:p>
    <w:p w14:paraId="52D866EB" w14:textId="35F3D497" w:rsidR="00090CC0" w:rsidRPr="007726AD" w:rsidRDefault="00090CC0">
      <w:r>
        <w:lastRenderedPageBreak/>
        <w:fldChar w:fldCharType="begin">
          <w:fldData xml:space="preserve">PEVuZE5vdGU+PENpdGUgQXV0aG9yWWVhcj0iMSI+PEF1dGhvcj5NYWFnYWFyZDwvQXV0aG9yPjxZ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</w:fldData>
        </w:fldChar>
      </w:r>
      <w:r w:rsidR="00846C9C">
        <w:instrText xml:space="preserve"> ADDIN EN.CITE </w:instrText>
      </w:r>
      <w:r w:rsidR="00846C9C">
        <w:fldChar w:fldCharType="begin">
          <w:fldData xml:space="preserve">PEVuZE5vdGU+PENpdGUgQXV0aG9yWWVhcj0iMSI+PEF1dGhvcj5NYWFnYWFyZDwvQXV0aG9yPjxZ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</w:fldData>
        </w:fldChar>
      </w:r>
      <w:r w:rsidR="00846C9C">
        <w:instrText xml:space="preserve"> ADDIN EN.CITE.DATA </w:instrText>
      </w:r>
      <w:r w:rsidR="00846C9C">
        <w:fldChar w:fldCharType="end"/>
      </w:r>
      <w:r>
        <w:fldChar w:fldCharType="separate"/>
      </w:r>
      <w:r w:rsidR="00846C9C">
        <w:rPr>
          <w:noProof/>
        </w:rPr>
        <w:t>Maagaard et al. (2016)</w:t>
      </w:r>
      <w:r>
        <w:fldChar w:fldCharType="end"/>
      </w:r>
    </w:p>
    <w:p w14:paraId="70BBE2CA" w14:textId="77777777" w:rsidR="00C95DA6" w:rsidRPr="007726AD" w:rsidRDefault="00C95DA6"/>
    <w:p w14:paraId="442DBF05" w14:textId="491E1EA7" w:rsidR="005F22DE" w:rsidRPr="007726AD" w:rsidRDefault="005F22DE">
      <w:pPr>
        <w:rPr>
          <w:u w:val="single"/>
        </w:rPr>
      </w:pPr>
      <w:r w:rsidRPr="007726AD">
        <w:rPr>
          <w:u w:val="single"/>
        </w:rPr>
        <w:t>Gluten/wheat-free diet</w:t>
      </w:r>
    </w:p>
    <w:p w14:paraId="6B371773" w14:textId="7317A33B" w:rsidR="00B036C1" w:rsidRPr="00BF30AD" w:rsidRDefault="00B036C1">
      <w:r>
        <w:rPr>
          <w:lang w:val="sv-SE"/>
        </w:rPr>
        <w:fldChar w:fldCharType="begin"/>
      </w:r>
      <w:r w:rsidR="006F3320" w:rsidRPr="006F3320">
        <w:instrText xml:space="preserve"> ADDIN EN.CITE &lt;EndNote&gt;&lt;Cite AuthorYear="1"&gt;&lt;Author&gt;Zanwar&lt;/Author&gt;&lt;Year&gt;2016&lt;/Year&gt;&lt;RecNum&gt;211&lt;/RecNum&gt;&lt;DisplayText&gt;Zanwar et al. (2016)&lt;/DisplayText&gt;&lt;record&gt;&lt;rec-number&gt;211&lt;/rec-number&gt;&lt;foreign-keys&gt;&lt;key app="EN" db-id="0ztaa0tr6ssv5ce5rtrv2wsop55we5x0etdx" timestamp="1629200198"&gt;211&lt;/key&gt;&lt;/foreign-keys&gt;&lt;ref-type name="Journal Article"&gt;17&lt;/ref-type&gt;&lt;contributors&gt;&lt;authors&gt;&lt;author&gt;Zanwar, V. G.&lt;/author&gt;&lt;author&gt;Pawar, S. V.&lt;/author&gt;&lt;author&gt;Gambhire, P. A.&lt;/author&gt;&lt;author&gt;Jain, S. S.&lt;/author&gt;&lt;author&gt;Surude, R. G.&lt;/author&gt;&lt;author&gt;Shah, V. B.&lt;/author&gt;&lt;author&gt;Contractor, Q. Q.&lt;/author&gt;&lt;author&gt;Rathi, P. M.&lt;/author&gt;&lt;/authors&gt;&lt;/contributors&gt;&lt;auth-address&gt;Department of Gastroenterology, Topiwala National Medical College &amp;amp; Bai Yamunabai Laxman Nair Ch Hospital, Mumbai, India.&lt;/auth-address&gt;&lt;titles&gt;&lt;title&gt;Symptomatic improvement with gluten restriction in irritable bowel syndrome: a prospective, randomized, double blinded placebo controlled trial&lt;/title&gt;&lt;secondary-title&gt;Intestinal Research&lt;/secondary-title&gt;&lt;/titles&gt;&lt;periodical&gt;&lt;full-title&gt;Intestinal Research&lt;/full-title&gt;&lt;/periodical&gt;&lt;pages&gt;343-350&lt;/pages&gt;&lt;volume&gt;14&lt;/volume&gt;&lt;number&gt;4&lt;/number&gt;&lt;edition&gt;2016/11/02&lt;/edition&gt;&lt;keywords&gt;&lt;keyword&gt;Controlled clinical trial&lt;/keyword&gt;&lt;keyword&gt;Diet, gluten-free&lt;/keyword&gt;&lt;keyword&gt;Glutens&lt;/keyword&gt;&lt;keyword&gt;Irritable bowel syndrome&lt;/keyword&gt;&lt;keyword&gt;Non-celiac gluten sensitivity&lt;/keyword&gt;&lt;/keywords&gt;&lt;dates&gt;&lt;year&gt;2016&lt;/year&gt;&lt;pub-dates&gt;&lt;date&gt;Oct&lt;/date&gt;&lt;/pub-dates&gt;&lt;/dates&gt;&lt;isbn&gt;1598-9100 (Print)&amp;#xD;1598-9100&lt;/isbn&gt;&lt;accession-num&gt;27799885&lt;/accession-num&gt;&lt;urls&gt;&lt;/urls&gt;&lt;custom2&gt;PMC5083263&lt;/custom2&gt;&lt;electronic-resource-num&gt;10.5217/ir.2016.14.4.343&lt;/electronic-resource-num&gt;&lt;remote-database-provider&gt;NLM&lt;/remote-database-provider&gt;&lt;language&gt;eng&lt;/language&gt;&lt;/record&gt;&lt;/Cite&gt;&lt;/EndNote&gt;</w:instrText>
      </w:r>
      <w:r>
        <w:rPr>
          <w:lang w:val="sv-SE"/>
        </w:rPr>
        <w:fldChar w:fldCharType="separate"/>
      </w:r>
      <w:r w:rsidR="00846C9C" w:rsidRPr="00C857D7">
        <w:rPr>
          <w:noProof/>
        </w:rPr>
        <w:t>Zanwar et al. (2016)</w:t>
      </w:r>
      <w:r>
        <w:rPr>
          <w:lang w:val="sv-SE"/>
        </w:rPr>
        <w:fldChar w:fldCharType="end"/>
      </w:r>
    </w:p>
    <w:p w14:paraId="341D68F8" w14:textId="16FB4F89" w:rsidR="00C857D7" w:rsidRPr="00C857D7" w:rsidRDefault="00BF30AD">
      <w:r>
        <w:fldChar w:fldCharType="begin"/>
      </w:r>
      <w:r w:rsidR="0095352B">
        <w:instrText xml:space="preserve"> ADDIN EN.CITE &lt;EndNote&gt;&lt;Cite AuthorYear="1"&gt;&lt;Author&gt;Hajiani&lt;/Author&gt;&lt;Year&gt;2019&lt;/Year&gt;&lt;RecNum&gt;403&lt;/RecNum&gt;&lt;DisplayText&gt;Hajiani et al. (2019)&lt;/DisplayText&gt;&lt;record&gt;&lt;rec-number&gt;403&lt;/rec-number&gt;&lt;foreign-keys&gt;&lt;key app="EN" db-id="0ztaa0tr6ssv5ce5rtrv2wsop55we5x0etdx" timestamp="1639240960"&gt;403&lt;/key&gt;&lt;/foreign-keys&gt;&lt;ref-type name="Journal Article"&gt;17&lt;/ref-type&gt;&lt;contributors&gt;&lt;authors&gt;&lt;author&gt;Hajiani, E.&lt;/author&gt;&lt;author&gt;Masjedizadeh, A.&lt;/author&gt;&lt;author&gt;Shayesteh, A. A.&lt;/author&gt;&lt;author&gt;Babazadeh, S.&lt;/author&gt;&lt;author&gt;Seyedian, S. S.&lt;/author&gt;&lt;/authors&gt;&lt;/contributors&gt;&lt;auth-address&gt;Alimentary Tract Research Center, Ahvaz Jundishapur University of Medical Science, Ahvaz, Iran.&lt;/auth-address&gt;&lt;titles&gt;&lt;title&gt;Comparison between gluten-free regime and regime with gluten in symptoms of patients with irritable bowel syndrome (IBS)&lt;/title&gt;&lt;secondary-title&gt;Journal of Family Medicine and Primary Care&lt;/secondary-title&gt;&lt;/titles&gt;&lt;periodical&gt;&lt;full-title&gt;Journal of family medicine and primary care&lt;/full-title&gt;&lt;/periodical&gt;&lt;pages&gt;1691-1695&lt;/pages&gt;&lt;volume&gt;8&lt;/volume&gt;&lt;number&gt;5&lt;/number&gt;&lt;edition&gt;2019/06/15&lt;/edition&gt;&lt;keywords&gt;&lt;keyword&gt;Gastrointestinal disorders&lt;/keyword&gt;&lt;keyword&gt;gluten&lt;/keyword&gt;&lt;keyword&gt;irritable bowel syndrome (IBS)&lt;/keyword&gt;&lt;/keywords&gt;&lt;dates&gt;&lt;year&gt;2019&lt;/year&gt;&lt;pub-dates&gt;&lt;date&gt;May&lt;/date&gt;&lt;/pub-dates&gt;&lt;/dates&gt;&lt;isbn&gt;2249-4863 (Print)&amp;#xD;2249-4863&lt;/isbn&gt;&lt;accession-num&gt;31198738&lt;/accession-num&gt;&lt;urls&gt;&lt;/urls&gt;&lt;custom2&gt;PMC6559066&lt;/custom2&gt;&lt;electronic-resource-num&gt;10.4103/jfmpc.jfmpc_464_18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Hajiani et al. (2019)</w:t>
      </w:r>
      <w:r>
        <w:fldChar w:fldCharType="end"/>
      </w:r>
    </w:p>
    <w:p w14:paraId="238AD066" w14:textId="68DEE0C0" w:rsidR="005F22DE" w:rsidRPr="00C857D7" w:rsidRDefault="007726AD">
      <w:r>
        <w:rPr>
          <w:lang w:val="sv-SE"/>
        </w:rPr>
        <w:fldChar w:fldCharType="begin">
          <w:fldData xml:space="preserve">PEVuZE5vdGU+PENpdGUgQXV0aG9yWWVhcj0iMSI+PEF1dGhvcj5CYXJtZXllcjwvQXV0aG9yPjxZ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=
</w:fldData>
        </w:fldChar>
      </w:r>
      <w:r w:rsidR="00C857D7" w:rsidRPr="00C857D7">
        <w:instrText xml:space="preserve"> ADDIN EN.CITE </w:instrText>
      </w:r>
      <w:r w:rsidR="00C857D7">
        <w:rPr>
          <w:lang w:val="sv-SE"/>
        </w:rPr>
        <w:fldChar w:fldCharType="begin">
          <w:fldData xml:space="preserve">PEVuZE5vdGU+PENpdGUgQXV0aG9yWWVhcj0iMSI+PEF1dGhvcj5CYXJtZXllcjwvQXV0aG9yPjxZ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=
</w:fldData>
        </w:fldChar>
      </w:r>
      <w:r w:rsidR="00C857D7" w:rsidRPr="00C857D7">
        <w:instrText xml:space="preserve"> ADDIN EN.CITE.DATA </w:instrText>
      </w:r>
      <w:r w:rsidR="00C857D7">
        <w:rPr>
          <w:lang w:val="sv-SE"/>
        </w:rPr>
      </w:r>
      <w:r w:rsidR="00C857D7">
        <w:rPr>
          <w:lang w:val="sv-SE"/>
        </w:rPr>
        <w:fldChar w:fldCharType="end"/>
      </w:r>
      <w:r>
        <w:rPr>
          <w:lang w:val="sv-SE"/>
        </w:rPr>
      </w:r>
      <w:r>
        <w:rPr>
          <w:lang w:val="sv-SE"/>
        </w:rPr>
        <w:fldChar w:fldCharType="separate"/>
      </w:r>
      <w:r w:rsidR="00C857D7" w:rsidRPr="00C857D7">
        <w:rPr>
          <w:noProof/>
        </w:rPr>
        <w:t>Barmeyer et al. (2017)</w:t>
      </w:r>
      <w:r>
        <w:rPr>
          <w:lang w:val="sv-SE"/>
        </w:rPr>
        <w:fldChar w:fldCharType="end"/>
      </w:r>
    </w:p>
    <w:p w14:paraId="7069DC7F" w14:textId="17CCEF0E" w:rsidR="007726AD" w:rsidRPr="007726AD" w:rsidRDefault="007726AD">
      <w:r>
        <w:rPr>
          <w:lang w:val="sv-SE"/>
        </w:rPr>
        <w:fldChar w:fldCharType="begin"/>
      </w:r>
      <w:r w:rsidR="00846C9C" w:rsidRPr="00846C9C">
        <w:instrText xml:space="preserve"> ADDIN EN.CITE &lt;EndNote&gt;&lt;Cite AuthorYear="1"&gt;&lt;Author&gt;Paduano&lt;/Author&gt;&lt;Year&gt;2019&lt;/Year&gt;&lt;RecNum&gt;184&lt;/RecNum&gt;&lt;DisplayText&gt;Paduano et al. (2019)&lt;/DisplayText&gt;&lt;record&gt;&lt;rec-number&gt;184&lt;/rec-number&gt;&lt;foreign-keys&gt;&lt;key app="EN" db-id="0ztaa0tr6ssv5ce5rtrv2wsop55we5x0etdx" timestamp="1629194921"&gt;184&lt;/key&gt;&lt;/foreign-keys&gt;&lt;ref-type name="Journal Article"&gt;17&lt;/ref-type&gt;&lt;contributors&gt;&lt;authors&gt;&lt;author&gt;Paduano, Danilo&lt;/author&gt;&lt;author&gt;Cingolani, Arianna&lt;/author&gt;&lt;author&gt;Tanda, Elisabetta&lt;/author&gt;&lt;author&gt;Usai, Paolo&lt;/author&gt;&lt;/authors&gt;&lt;/contributors&gt;&lt;titles&gt;&lt;title&gt;Effect of Three Diets (Low-FODMAP, Gluten-free and Balanced) on Irritable Bowel Syndrome Symptoms and Health-Related Quality of Life&lt;/title&gt;&lt;secondary-title&gt;Nutrients&lt;/secondary-title&gt;&lt;/titles&gt;&lt;periodical&gt;&lt;full-title&gt;Nutrients&lt;/full-title&gt;&lt;/periodical&gt;&lt;pages&gt;1566&lt;/pages&gt;&lt;volume&gt;11&lt;/volume&gt;&lt;number&gt;7&lt;/number&gt;&lt;dates&gt;&lt;year&gt;2019&lt;/year&gt;&lt;/dates&gt;&lt;isbn&gt;2072-6643&lt;/isbn&gt;&lt;accession-num&gt;doi:10.3390/nu11071566&lt;/accession-num&gt;&lt;urls&gt;&lt;related-urls&gt;&lt;url&gt;https://www.mdpi.com/2072-6643/11/7/1566&lt;/url&gt;&lt;/related-urls&gt;&lt;/urls&gt;&lt;/record&gt;&lt;/Cite&gt;&lt;/EndNote&gt;</w:instrText>
      </w:r>
      <w:r>
        <w:rPr>
          <w:lang w:val="sv-SE"/>
        </w:rPr>
        <w:fldChar w:fldCharType="separate"/>
      </w:r>
      <w:r w:rsidR="00846C9C" w:rsidRPr="00846C9C">
        <w:rPr>
          <w:noProof/>
        </w:rPr>
        <w:t>Paduano et al. (2019)</w:t>
      </w:r>
      <w:r>
        <w:rPr>
          <w:lang w:val="sv-SE"/>
        </w:rPr>
        <w:fldChar w:fldCharType="end"/>
      </w:r>
    </w:p>
    <w:p w14:paraId="0DAA427D" w14:textId="2ED24941" w:rsidR="007726AD" w:rsidRPr="007726AD" w:rsidRDefault="007726AD">
      <w:r>
        <w:rPr>
          <w:lang w:val="sv-SE"/>
        </w:rPr>
        <w:fldChar w:fldCharType="begin">
          <w:fldData xml:space="preserve">PEVuZE5vdGU+PENpdGUgQXV0aG9yWWVhcj0iMSI+PEF1dGhvcj5QaW50by1TYW5jaGV6PC9BdXRo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=
</w:fldData>
        </w:fldChar>
      </w:r>
      <w:r w:rsidR="00846C9C" w:rsidRPr="00846C9C">
        <w:instrText xml:space="preserve"> ADDIN EN.CITE </w:instrText>
      </w:r>
      <w:r w:rsidR="00846C9C">
        <w:rPr>
          <w:lang w:val="sv-SE"/>
        </w:rPr>
        <w:fldChar w:fldCharType="begin">
          <w:fldData xml:space="preserve">PEVuZE5vdGU+PENpdGUgQXV0aG9yWWVhcj0iMSI+PEF1dGhvcj5QaW50by1TYW5jaGV6PC9BdXRo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=
</w:fldData>
        </w:fldChar>
      </w:r>
      <w:r w:rsidR="00846C9C" w:rsidRPr="00846C9C">
        <w:instrText xml:space="preserve"> ADDIN EN.CITE.DATA </w:instrText>
      </w:r>
      <w:r w:rsidR="00846C9C">
        <w:rPr>
          <w:lang w:val="sv-SE"/>
        </w:rPr>
      </w:r>
      <w:r w:rsidR="00846C9C">
        <w:rPr>
          <w:lang w:val="sv-SE"/>
        </w:rPr>
        <w:fldChar w:fldCharType="end"/>
      </w:r>
      <w:r>
        <w:rPr>
          <w:lang w:val="sv-SE"/>
        </w:rPr>
      </w:r>
      <w:r>
        <w:rPr>
          <w:lang w:val="sv-SE"/>
        </w:rPr>
        <w:fldChar w:fldCharType="separate"/>
      </w:r>
      <w:r w:rsidR="00846C9C" w:rsidRPr="00846C9C">
        <w:rPr>
          <w:noProof/>
        </w:rPr>
        <w:t>Pinto-Sanchez et al. (2020)</w:t>
      </w:r>
      <w:r>
        <w:rPr>
          <w:lang w:val="sv-SE"/>
        </w:rPr>
        <w:fldChar w:fldCharType="end"/>
      </w:r>
    </w:p>
    <w:p w14:paraId="770F807F" w14:textId="4F82DD1B" w:rsidR="007726AD" w:rsidRPr="00247EA3" w:rsidRDefault="007726AD">
      <w:r>
        <w:rPr>
          <w:lang w:val="sv-SE"/>
        </w:rPr>
        <w:fldChar w:fldCharType="begin">
          <w:fldData xml:space="preserve">PEVuZE5vdGU+PENpdGUgQXV0aG9yWWVhcj0iMSI+PEF1dGhvcj5TaGFoYmF6a2hhbmk8L0F1dGhv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</w:fldData>
        </w:fldChar>
      </w:r>
      <w:r w:rsidR="006F3320" w:rsidRPr="006F3320">
        <w:instrText xml:space="preserve"> ADDIN EN.CITE </w:instrText>
      </w:r>
      <w:r w:rsidR="006F3320">
        <w:rPr>
          <w:lang w:val="sv-SE"/>
        </w:rPr>
        <w:fldChar w:fldCharType="begin">
          <w:fldData xml:space="preserve">PEVuZE5vdGU+PENpdGUgQXV0aG9yWWVhcj0iMSI+PEF1dGhvcj5TaGFoYmF6a2hhbmk8L0F1dGhv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</w:fldData>
        </w:fldChar>
      </w:r>
      <w:r w:rsidR="006F3320" w:rsidRPr="006F3320">
        <w:instrText xml:space="preserve"> ADDIN EN.CITE.DATA </w:instrText>
      </w:r>
      <w:r w:rsidR="006F3320">
        <w:rPr>
          <w:lang w:val="sv-SE"/>
        </w:rPr>
      </w:r>
      <w:r w:rsidR="006F3320">
        <w:rPr>
          <w:lang w:val="sv-SE"/>
        </w:rPr>
        <w:fldChar w:fldCharType="end"/>
      </w:r>
      <w:r>
        <w:rPr>
          <w:lang w:val="sv-SE"/>
        </w:rPr>
      </w:r>
      <w:r>
        <w:rPr>
          <w:lang w:val="sv-SE"/>
        </w:rPr>
        <w:fldChar w:fldCharType="separate"/>
      </w:r>
      <w:r w:rsidR="00846C9C" w:rsidRPr="00846C9C">
        <w:rPr>
          <w:noProof/>
        </w:rPr>
        <w:t>Shahbazkhani et al. (2015)</w:t>
      </w:r>
      <w:r>
        <w:rPr>
          <w:lang w:val="sv-SE"/>
        </w:rPr>
        <w:fldChar w:fldCharType="end"/>
      </w:r>
    </w:p>
    <w:p w14:paraId="6F9DDB10" w14:textId="5237DE41" w:rsidR="007726AD" w:rsidRPr="00247EA3" w:rsidRDefault="007726AD">
      <w:r>
        <w:rPr>
          <w:lang w:val="sv-SE"/>
        </w:rPr>
        <w:fldChar w:fldCharType="begin"/>
      </w:r>
      <w:r w:rsidR="00846C9C" w:rsidRPr="00846C9C">
        <w:instrText xml:space="preserve"> ADDIN EN.CITE &lt;EndNote&gt;&lt;Cite AuthorYear="1"&gt;&lt;Author&gt;Peters&lt;/Author&gt;&lt;Year&gt;2014&lt;/Year&gt;&lt;RecNum&gt;215&lt;/RecNum&gt;&lt;DisplayText&gt;Peters et al. (2014)&lt;/DisplayText&gt;&lt;record&gt;&lt;rec-number&gt;215&lt;/rec-number&gt;&lt;foreign-keys&gt;&lt;key app="EN" db-id="0ztaa0tr6ssv5ce5rtrv2wsop55we5x0etdx" timestamp="1629200501"&gt;215&lt;/key&gt;&lt;/foreign-keys&gt;&lt;ref-type name="Journal Article"&gt;17&lt;/ref-type&gt;&lt;contributors&gt;&lt;authors&gt;&lt;author&gt;Peters, S. L.&lt;/author&gt;&lt;author&gt;Biesiekierski, J. R.&lt;/author&gt;&lt;author&gt;Yelland, G. W.&lt;/author&gt;&lt;author&gt;Muir, J. G.&lt;/author&gt;&lt;author&gt;Gibson, P. R.&lt;/author&gt;&lt;/authors&gt;&lt;/contributors&gt;&lt;titles&gt;&lt;title&gt;Randomised clinical trial: gluten may cause depression in subjects with non-coeliac gluten sensitivity – an exploratory clinical study&lt;/title&gt;&lt;secondary-title&gt;Alimentary Pharmacology &amp;amp; Therapeutics&lt;/secondary-title&gt;&lt;/titles&gt;&lt;periodical&gt;&lt;full-title&gt;Alimentary Pharmacology &amp;amp; Therapeutics&lt;/full-title&gt;&lt;/periodical&gt;&lt;pages&gt;1104-1112&lt;/pages&gt;&lt;volume&gt;39&lt;/volume&gt;&lt;number&gt;10&lt;/number&gt;&lt;dates&gt;&lt;year&gt;2014&lt;/year&gt;&lt;/dates&gt;&lt;isbn&gt;0269-2813&lt;/isbn&gt;&lt;urls&gt;&lt;related-urls&gt;&lt;url&gt;https://onlinelibrary.wiley.com/doi/abs/10.1111/apt.12730&lt;/url&gt;&lt;/related-urls&gt;&lt;/urls&gt;&lt;electronic-resource-num&gt;https://doi.org/10.1111/apt.12730&lt;/electronic-resource-num&gt;&lt;/record&gt;&lt;/Cite&gt;&lt;/EndNote&gt;</w:instrText>
      </w:r>
      <w:r>
        <w:rPr>
          <w:lang w:val="sv-SE"/>
        </w:rPr>
        <w:fldChar w:fldCharType="separate"/>
      </w:r>
      <w:r w:rsidR="00846C9C" w:rsidRPr="00846C9C">
        <w:rPr>
          <w:noProof/>
        </w:rPr>
        <w:t>Peters et al. (2014)</w:t>
      </w:r>
      <w:r>
        <w:rPr>
          <w:lang w:val="sv-SE"/>
        </w:rPr>
        <w:fldChar w:fldCharType="end"/>
      </w:r>
    </w:p>
    <w:p w14:paraId="29DE27E2" w14:textId="5166CAD9" w:rsidR="00AA23EA" w:rsidRPr="00247EA3" w:rsidRDefault="00AA23EA">
      <w:r>
        <w:rPr>
          <w:lang w:val="sv-SE"/>
        </w:rPr>
        <w:fldChar w:fldCharType="begin">
          <w:fldData xml:space="preserve">PEVuZE5vdGU+PENpdGUgQXV0aG9yWWVhcj0iMSI+PEF1dGhvcj5Beml6PC9BdXRob3I+PFllYXI+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</w:fldData>
        </w:fldChar>
      </w:r>
      <w:r w:rsidR="0095352B" w:rsidRPr="0095352B">
        <w:instrText xml:space="preserve"> ADDIN EN.CITE </w:instrText>
      </w:r>
      <w:r w:rsidR="0095352B">
        <w:rPr>
          <w:lang w:val="sv-SE"/>
        </w:rPr>
        <w:fldChar w:fldCharType="begin">
          <w:fldData xml:space="preserve">PEVuZE5vdGU+PENpdGUgQXV0aG9yWWVhcj0iMSI+PEF1dGhvcj5Beml6PC9BdXRob3I+PFllYXI+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</w:fldData>
        </w:fldChar>
      </w:r>
      <w:r w:rsidR="0095352B" w:rsidRPr="0095352B">
        <w:instrText xml:space="preserve"> ADDIN EN.CITE.DATA </w:instrText>
      </w:r>
      <w:r w:rsidR="0095352B">
        <w:rPr>
          <w:lang w:val="sv-SE"/>
        </w:rPr>
      </w:r>
      <w:r w:rsidR="0095352B">
        <w:rPr>
          <w:lang w:val="sv-SE"/>
        </w:rPr>
        <w:fldChar w:fldCharType="end"/>
      </w:r>
      <w:r>
        <w:rPr>
          <w:lang w:val="sv-SE"/>
        </w:rPr>
      </w:r>
      <w:r>
        <w:rPr>
          <w:lang w:val="sv-SE"/>
        </w:rPr>
        <w:fldChar w:fldCharType="separate"/>
      </w:r>
      <w:r w:rsidR="00846C9C" w:rsidRPr="00846C9C">
        <w:rPr>
          <w:noProof/>
        </w:rPr>
        <w:t>Aziz et al. (2016)</w:t>
      </w:r>
      <w:r>
        <w:rPr>
          <w:lang w:val="sv-SE"/>
        </w:rPr>
        <w:fldChar w:fldCharType="end"/>
      </w:r>
    </w:p>
    <w:p w14:paraId="01F69889" w14:textId="6BD14C9D" w:rsidR="00AA23EA" w:rsidRPr="00200906" w:rsidRDefault="00AA23EA">
      <w:r>
        <w:rPr>
          <w:lang w:val="sv-SE"/>
        </w:rPr>
        <w:fldChar w:fldCharType="begin">
          <w:fldData xml:space="preserve">PEVuZE5vdGU+PENpdGUgQXV0aG9yWWVhcj0iMSI+PEF1dGhvcj5WYXpxdWV6LVJvcXVlPC9BdXRo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</w:fldData>
        </w:fldChar>
      </w:r>
      <w:r w:rsidR="00846C9C" w:rsidRPr="00200906">
        <w:instrText xml:space="preserve"> ADDIN EN.CITE </w:instrText>
      </w:r>
      <w:r w:rsidR="00846C9C">
        <w:rPr>
          <w:lang w:val="sv-SE"/>
        </w:rPr>
        <w:fldChar w:fldCharType="begin">
          <w:fldData xml:space="preserve">PEVuZE5vdGU+PENpdGUgQXV0aG9yWWVhcj0iMSI+PEF1dGhvcj5WYXpxdWV6LVJvcXVlPC9BdXRo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</w:fldData>
        </w:fldChar>
      </w:r>
      <w:r w:rsidR="00846C9C" w:rsidRPr="00200906">
        <w:instrText xml:space="preserve"> ADDIN EN.CITE.DATA </w:instrText>
      </w:r>
      <w:r w:rsidR="00846C9C">
        <w:rPr>
          <w:lang w:val="sv-SE"/>
        </w:rPr>
      </w:r>
      <w:r w:rsidR="00846C9C">
        <w:rPr>
          <w:lang w:val="sv-SE"/>
        </w:rPr>
        <w:fldChar w:fldCharType="end"/>
      </w:r>
      <w:r>
        <w:rPr>
          <w:lang w:val="sv-SE"/>
        </w:rPr>
      </w:r>
      <w:r>
        <w:rPr>
          <w:lang w:val="sv-SE"/>
        </w:rPr>
        <w:fldChar w:fldCharType="separate"/>
      </w:r>
      <w:r w:rsidR="00846C9C" w:rsidRPr="00200906">
        <w:rPr>
          <w:noProof/>
        </w:rPr>
        <w:t>Vazquez-Roque et al. (2013)</w:t>
      </w:r>
      <w:r>
        <w:rPr>
          <w:lang w:val="sv-SE"/>
        </w:rPr>
        <w:fldChar w:fldCharType="end"/>
      </w:r>
    </w:p>
    <w:p w14:paraId="7CC1D6A3" w14:textId="700772C5" w:rsidR="00520A02" w:rsidRPr="0095352B" w:rsidRDefault="00247EA3">
      <w:r>
        <w:rPr>
          <w:lang w:val="sv-SE"/>
        </w:rPr>
        <w:fldChar w:fldCharType="begin">
          <w:fldData xml:space="preserve">PEVuZE5vdGU+PENpdGUgQXV0aG9yWWVhcj0iMSI+PEF1dGhvcj5CYXJvbmU8L0F1dGhvcj48WWVh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</w:fldData>
        </w:fldChar>
      </w:r>
      <w:r w:rsidR="0095352B" w:rsidRPr="00200906">
        <w:instrText xml:space="preserve"> ADDIN EN.CITE </w:instrText>
      </w:r>
      <w:r w:rsidR="0095352B">
        <w:rPr>
          <w:lang w:val="sv-SE"/>
        </w:rPr>
        <w:fldChar w:fldCharType="begin">
          <w:fldData xml:space="preserve">PEVuZE5vdGU+PENpdGUgQXV0aG9yWWVhcj0iMSI+PEF1dGhvcj5CYXJvbmU8L0F1dGhvcj48WWVh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</w:fldData>
        </w:fldChar>
      </w:r>
      <w:r w:rsidR="0095352B" w:rsidRPr="00200906">
        <w:instrText xml:space="preserve"> ADDIN EN.CITE.DATA </w:instrText>
      </w:r>
      <w:r w:rsidR="0095352B">
        <w:rPr>
          <w:lang w:val="sv-SE"/>
        </w:rPr>
      </w:r>
      <w:r w:rsidR="0095352B">
        <w:rPr>
          <w:lang w:val="sv-SE"/>
        </w:rPr>
        <w:fldChar w:fldCharType="end"/>
      </w:r>
      <w:r>
        <w:rPr>
          <w:lang w:val="sv-SE"/>
        </w:rPr>
      </w:r>
      <w:r>
        <w:rPr>
          <w:lang w:val="sv-SE"/>
        </w:rPr>
        <w:fldChar w:fldCharType="separate"/>
      </w:r>
      <w:r w:rsidR="00846C9C" w:rsidRPr="00200906">
        <w:rPr>
          <w:noProof/>
        </w:rPr>
        <w:t xml:space="preserve">Barone et al. </w:t>
      </w:r>
      <w:r w:rsidR="00846C9C" w:rsidRPr="0095352B">
        <w:rPr>
          <w:noProof/>
        </w:rPr>
        <w:t>(2020)</w:t>
      </w:r>
      <w:r>
        <w:rPr>
          <w:lang w:val="sv-SE"/>
        </w:rPr>
        <w:fldChar w:fldCharType="end"/>
      </w:r>
    </w:p>
    <w:p w14:paraId="4BF60332" w14:textId="47358DA7" w:rsidR="007E18BF" w:rsidRPr="0095352B" w:rsidRDefault="007E18BF"/>
    <w:p w14:paraId="6C881BE7" w14:textId="443DB912" w:rsidR="00A90FF9" w:rsidRPr="0095352B" w:rsidRDefault="00200906">
      <w:pPr>
        <w:rPr>
          <w:b/>
          <w:bCs/>
        </w:rPr>
      </w:pPr>
      <w:r w:rsidRPr="0095352B">
        <w:rPr>
          <w:b/>
          <w:bCs/>
        </w:rPr>
        <w:t>FAECAL MICROBIOTA TRANSPLANTATION</w:t>
      </w:r>
    </w:p>
    <w:p w14:paraId="021D85C5" w14:textId="2783EDDA" w:rsidR="00702D8D" w:rsidRPr="0095352B" w:rsidRDefault="00597401">
      <w:r>
        <w:rPr>
          <w:lang w:val="sv-SE"/>
        </w:rPr>
        <w:fldChar w:fldCharType="begin"/>
      </w:r>
      <w:r w:rsidR="009D6A58" w:rsidRPr="0095352B">
        <w:instrText xml:space="preserve"> ADDIN EN.CITE &lt;EndNote&gt;&lt;Cite AuthorYear="1"&gt;&lt;Author&gt;Johnsen&lt;/Author&gt;&lt;Year&gt;2018&lt;/Year&gt;&lt;RecNum&gt;408&lt;/RecNum&gt;&lt;DisplayText&gt;Johnsen et al. (2018)&lt;/DisplayText&gt;&lt;record&gt;&lt;rec-number&gt;408&lt;/rec-number&gt;&lt;foreign-keys&gt;&lt;key app="EN" db-id="0ztaa0tr6ssv5ce5rtrv2wsop55we5x0etdx" timestamp="1639432651"&gt;408&lt;/key&gt;&lt;/foreign-keys&gt;&lt;ref-type name="Journal Article"&gt;17&lt;/ref-type&gt;&lt;contributors&gt;&lt;authors&gt;&lt;author&gt;Johnsen, Peter Holger&lt;/author&gt;&lt;author&gt;Hilpüsch, Frank&lt;/author&gt;&lt;author&gt;Cavanagh, Jorunn Pauline&lt;/author&gt;&lt;author&gt;Leikanger, Ingrid Sande&lt;/author&gt;&lt;author&gt;Kolstad, Caroline&lt;/author&gt;&lt;author&gt;Valle, Per Christian&lt;/author&gt;&lt;author&gt;Goll, Rasmus&lt;/author&gt;&lt;/authors&gt;&lt;/contributors&gt;&lt;titles&gt;&lt;title&gt;Faecal microbiota transplantation versus placebo for moderate-to-severe irritable bowel syndrome: a double-blind, randomised, placebo-controlled, parallel-group, single-centre trial&lt;/title&gt;&lt;secondary-title&gt;The Lancet Gastroenterology &amp;amp; Hepatology&lt;/secondary-title&gt;&lt;/titles&gt;&lt;periodical&gt;&lt;full-title&gt;The Lancet Gastroenterology &amp;amp; Hepatology&lt;/full-title&gt;&lt;/periodical&gt;&lt;pages&gt;17-24&lt;/pages&gt;&lt;volume&gt;3&lt;/volume&gt;&lt;number&gt;1&lt;/number&gt;&lt;dates&gt;&lt;year&gt;2018&lt;/year&gt;&lt;/dates&gt;&lt;publisher&gt;Elsevier&lt;/publisher&gt;&lt;isbn&gt;2468-1253&lt;/isbn&gt;&lt;urls&gt;&lt;related-urls&gt;&lt;url&gt;https://doi.org/10.1016/S2468-1253(17)30338-2&lt;/url&gt;&lt;/related-urls&gt;&lt;/urls&gt;&lt;electronic-resource-num&gt;10.1016/S2468-1253(17)30338-2&lt;/electronic-resource-num&gt;&lt;access-date&gt;2021/12/13&lt;/access-date&gt;&lt;/record&gt;&lt;/Cite&gt;&lt;/EndNote&gt;</w:instrText>
      </w:r>
      <w:r>
        <w:rPr>
          <w:lang w:val="sv-SE"/>
        </w:rPr>
        <w:fldChar w:fldCharType="separate"/>
      </w:r>
      <w:r w:rsidR="009D6A58" w:rsidRPr="0095352B">
        <w:rPr>
          <w:noProof/>
        </w:rPr>
        <w:t>Johnsen et al. (2018)</w:t>
      </w:r>
      <w:r>
        <w:rPr>
          <w:lang w:val="sv-SE"/>
        </w:rPr>
        <w:fldChar w:fldCharType="end"/>
      </w:r>
    </w:p>
    <w:p w14:paraId="7F89E0D0" w14:textId="6516D1DC" w:rsidR="002B1C00" w:rsidRPr="0095352B" w:rsidRDefault="002B1C00">
      <w:r>
        <w:rPr>
          <w:lang w:val="sv-SE"/>
        </w:rPr>
        <w:fldChar w:fldCharType="begin"/>
      </w:r>
      <w:r w:rsidR="009D6A58" w:rsidRPr="0095352B">
        <w:instrText xml:space="preserve"> ADDIN EN.CITE &lt;EndNote&gt;&lt;Cite AuthorYear="1"&gt;&lt;Author&gt;Holvoet&lt;/Author&gt;&lt;Year&gt;2021&lt;/Year&gt;&lt;RecNum&gt;409&lt;/RecNum&gt;&lt;DisplayText&gt;Holvoet et al. (2021)&lt;/DisplayText&gt;&lt;record&gt;&lt;rec-number&gt;409&lt;/rec-number&gt;&lt;foreign-keys&gt;&lt;key app="EN" db-id="0ztaa0tr6ssv5ce5rtrv2wsop55we5x0etdx" timestamp="1639432880"&gt;409&lt;/key&gt;&lt;/foreign-keys&gt;&lt;ref-type name="Journal Article"&gt;17&lt;/ref-type&gt;&lt;contributors&gt;&lt;authors&gt;&lt;author&gt;Holvoet, Tom&lt;/author&gt;&lt;author&gt;Joossens, Marie&lt;/author&gt;&lt;author&gt;Vázquez-Castellanos, Jorge F.&lt;/author&gt;&lt;author&gt;Christiaens, Evelien&lt;/author&gt;&lt;author&gt;Heyerick, Lander&lt;/author&gt;&lt;author&gt;Boelens, Jerina&lt;/author&gt;&lt;author&gt;Verhasselt, Bruno&lt;/author&gt;&lt;author&gt;van Vlierberghe, Hans&lt;/author&gt;&lt;author&gt;De Vos, Martine&lt;/author&gt;&lt;author&gt;Raes, Jeroen&lt;/author&gt;&lt;author&gt;De Looze, Danny&lt;/author&gt;&lt;/authors&gt;&lt;/contributors&gt;&lt;titles&gt;&lt;title&gt;Fecal microbiota transplantation reduces symptoms in some patients with irritable bowel syndrome with predominant abdominal bloating: short- and long-term results rrom a placebo-controlled randomized trial&lt;/title&gt;&lt;secondary-title&gt;Gastroenterology&lt;/secondary-title&gt;&lt;/titles&gt;&lt;periodical&gt;&lt;full-title&gt;Gastroenterology&lt;/full-title&gt;&lt;/periodical&gt;&lt;pages&gt;145-157.e8&lt;/pages&gt;&lt;volume&gt;160&lt;/volume&gt;&lt;number&gt;1&lt;/number&gt;&lt;dates&gt;&lt;year&gt;2021&lt;/year&gt;&lt;/dates&gt;&lt;publisher&gt;Elsevier&lt;/publisher&gt;&lt;isbn&gt;0016-5085&lt;/isbn&gt;&lt;urls&gt;&lt;related-urls&gt;&lt;url&gt;https://doi.org/10.1053/j.gastro.2020.07.013&lt;/url&gt;&lt;/related-urls&gt;&lt;/urls&gt;&lt;electronic-resource-num&gt;10.1053/j.gastro.2020.07.013&lt;/electronic-resource-num&gt;&lt;access-date&gt;2021/12/13&lt;/access-date&gt;&lt;/record&gt;&lt;/Cite&gt;&lt;/EndNote&gt;</w:instrText>
      </w:r>
      <w:r>
        <w:rPr>
          <w:lang w:val="sv-SE"/>
        </w:rPr>
        <w:fldChar w:fldCharType="separate"/>
      </w:r>
      <w:r w:rsidR="009D6A58" w:rsidRPr="0095352B">
        <w:rPr>
          <w:noProof/>
        </w:rPr>
        <w:t>Holvoet et al. (2021)</w:t>
      </w:r>
      <w:r>
        <w:rPr>
          <w:lang w:val="sv-SE"/>
        </w:rPr>
        <w:fldChar w:fldCharType="end"/>
      </w:r>
    </w:p>
    <w:p w14:paraId="4CBE72D6" w14:textId="2B6D76FA" w:rsidR="00352995" w:rsidRPr="00200906" w:rsidRDefault="00352995">
      <w:r>
        <w:rPr>
          <w:lang w:val="sv-SE"/>
        </w:rPr>
        <w:fldChar w:fldCharType="begin"/>
      </w:r>
      <w:r w:rsidR="009D6A58" w:rsidRPr="0095352B">
        <w:instrText xml:space="preserve"> ADDIN EN.CITE &lt;EndNote&gt;&lt;Cite AuthorYear="1"&gt;&lt;Author&gt;Cui&lt;/Author&gt;&lt;Year&gt;2021&lt;/Year&gt;&lt;RecNum&gt;410&lt;/RecNum&gt;&lt;DisplayText&gt;Cui et al. (2021)&lt;/DisplayText&gt;&lt;record&gt;&lt;rec-number&gt;410&lt;/rec-number&gt;&lt;foreign-keys&gt;&lt;key app="EN" db-id="0ztaa0tr6ssv5ce5rtrv2wsop55we5x0etdx" timestamp="1639433054"&gt;410&lt;/key&gt;&lt;/foreign-keys&gt;&lt;ref-type name="Journal Article"&gt;17&lt;/ref-type&gt;&lt;contributors&gt;&lt;authors&gt;&lt;author&gt;Cui,Jiaqu&lt;/author&gt;&lt;author&gt;Lin,Zhiliang&lt;/author&gt;&lt;author&gt;Tian,Hongliang&lt;/author&gt;&lt;author&gt;Yang,Bo&lt;/author&gt;&lt;author&gt;Zhao,Di&lt;/author&gt;&lt;author&gt;Ye,Chen&lt;/author&gt;&lt;author&gt;Li,Ning&lt;/author&gt;&lt;author&gt;Qin,Huanlong&lt;/author&gt;&lt;author&gt;Chen,Qiyi&lt;/author&gt;&lt;/authors&gt;&lt;/contributors&gt;&lt;titles&gt;&lt;title&gt;Long-term follow-up results of fecal microbiota transplantation for irritable bowel syndrome: a single-center, retrospective study&lt;/title&gt;&lt;secondary-title&gt;Frontiers in Medicine&lt;/secondary-title&gt;&lt;short-title&gt;fecal microbiota transplantation&lt;/short-title&gt;&lt;/titles&gt;&lt;periodical&gt;&lt;full-title&gt;Frontiers in Medicine&lt;/full-title&gt;&lt;/periodical&gt;&lt;volume&gt;8&lt;/volume&gt;&lt;number&gt;1181&lt;/number&gt;&lt;keywords&gt;&lt;keyword&gt;Irritable Bowel Syndrome,fecal microbiota transplantation,efficacy,Safety,Retrospective study&lt;/keyword&gt;&lt;/keywords&gt;&lt;dates&gt;&lt;year&gt;2021&lt;/year&gt;&lt;pub-dates&gt;&lt;date&gt;2021-July-30&lt;/date&gt;&lt;/pub-dates&gt;&lt;/dates&gt;&lt;isbn&gt;2296-858X&lt;/isbn&gt;&lt;work-type&gt;Original Research&lt;/work-type&gt;&lt;urls&gt;&lt;related-urls&gt;&lt;url&gt;https://www.frontiersin.org/article/10.3389/fmed.2021.710452&lt;/url&gt;&lt;/related-urls&gt;&lt;/urls&gt;&lt;electronic-resource-num&gt;10.3389/fmed.2021.710452&lt;/electronic-resource-num&gt;&lt;language&gt;English&lt;/language&gt;&lt;/record&gt;&lt;/Cite&gt;&lt;/EndNote&gt;</w:instrText>
      </w:r>
      <w:r>
        <w:rPr>
          <w:lang w:val="sv-SE"/>
        </w:rPr>
        <w:fldChar w:fldCharType="separate"/>
      </w:r>
      <w:r w:rsidR="009D6A58" w:rsidRPr="0095352B">
        <w:rPr>
          <w:noProof/>
        </w:rPr>
        <w:t xml:space="preserve">Cui et al. </w:t>
      </w:r>
      <w:r w:rsidR="009D6A58" w:rsidRPr="00200906">
        <w:rPr>
          <w:noProof/>
        </w:rPr>
        <w:t>(2021)</w:t>
      </w:r>
      <w:r>
        <w:rPr>
          <w:lang w:val="sv-SE"/>
        </w:rPr>
        <w:fldChar w:fldCharType="end"/>
      </w:r>
    </w:p>
    <w:p w14:paraId="2CC28C85" w14:textId="50CB388E" w:rsidR="009D6A58" w:rsidRPr="009D6A58" w:rsidRDefault="009D6A58">
      <w:r>
        <w:rPr>
          <w:lang w:val="sv-SE"/>
        </w:rPr>
        <w:fldChar w:fldCharType="begin">
          <w:fldData xml:space="preserve">PEVuZE5vdGU+PENpdGUgQXV0aG9yWWVhcj0iMSI+PEF1dGhvcj5FbC1TYWxoeTwvQXV0aG9yPjxZ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</w:fldData>
        </w:fldChar>
      </w:r>
      <w:r w:rsidRPr="0029162A">
        <w:instrText xml:space="preserve"> ADDIN EN.CITE </w:instrText>
      </w:r>
      <w:r>
        <w:rPr>
          <w:lang w:val="sv-SE"/>
        </w:rPr>
        <w:fldChar w:fldCharType="begin">
          <w:fldData xml:space="preserve">PEVuZE5vdGU+PENpdGUgQXV0aG9yWWVhcj0iMSI+PEF1dGhvcj5FbC1TYWxoeTwvQXV0aG9yPjxZ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</w:fldData>
        </w:fldChar>
      </w:r>
      <w:r w:rsidRPr="0029162A">
        <w:instrText xml:space="preserve"> ADDIN EN.CITE.DATA </w:instrText>
      </w:r>
      <w:r>
        <w:rPr>
          <w:lang w:val="sv-SE"/>
        </w:rPr>
      </w:r>
      <w:r>
        <w:rPr>
          <w:lang w:val="sv-SE"/>
        </w:rPr>
        <w:fldChar w:fldCharType="end"/>
      </w:r>
      <w:r>
        <w:rPr>
          <w:lang w:val="sv-SE"/>
        </w:rPr>
      </w:r>
      <w:r>
        <w:rPr>
          <w:lang w:val="sv-SE"/>
        </w:rPr>
        <w:fldChar w:fldCharType="separate"/>
      </w:r>
      <w:r w:rsidRPr="0029162A">
        <w:rPr>
          <w:noProof/>
        </w:rPr>
        <w:t>El-Salhy et al. (2021)</w:t>
      </w:r>
      <w:r>
        <w:rPr>
          <w:lang w:val="sv-SE"/>
        </w:rPr>
        <w:fldChar w:fldCharType="end"/>
      </w:r>
    </w:p>
    <w:p w14:paraId="7AA92AF6" w14:textId="77777777" w:rsidR="007E18BF" w:rsidRPr="00DC3BEF" w:rsidRDefault="007E18BF"/>
    <w:p w14:paraId="3FE2A58C" w14:textId="6D4D9654" w:rsidR="003D7045" w:rsidRPr="00C565FC" w:rsidRDefault="0023385E">
      <w:pPr>
        <w:rPr>
          <w:b/>
          <w:bCs/>
        </w:rPr>
      </w:pPr>
      <w:r>
        <w:rPr>
          <w:b/>
          <w:bCs/>
        </w:rPr>
        <w:t>REFERENCES</w:t>
      </w:r>
    </w:p>
    <w:p w14:paraId="5E5974F4" w14:textId="56D8CC34" w:rsidR="006F3320" w:rsidRPr="006F3320" w:rsidRDefault="00BA6F0E" w:rsidP="006F3320">
      <w:pPr>
        <w:pStyle w:val="EndNoteBibliography"/>
        <w:spacing w:after="0"/>
        <w:jc w:val="both"/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EN.REFLIST </w:instrText>
      </w:r>
      <w:r>
        <w:rPr>
          <w:b/>
          <w:bCs/>
        </w:rPr>
        <w:fldChar w:fldCharType="separate"/>
      </w:r>
      <w:r w:rsidR="006F3320" w:rsidRPr="006F3320">
        <w:rPr>
          <w:b/>
        </w:rPr>
        <w:t>Austin, G. L., Dalton, C. B., Hu, Y., Morris, C. B., Hankins, J., Weinland, S. R., Westman, E. C., Yancy, W. S., Jr., and Drossman, D. A.</w:t>
      </w:r>
      <w:r w:rsidR="006F3320" w:rsidRPr="006F3320">
        <w:t xml:space="preserve"> (2009). A very low-carbohydrate diet improves symptoms and quality of life in diarrhea-predominant irritable bowel syndrome. </w:t>
      </w:r>
      <w:r w:rsidR="006F3320" w:rsidRPr="006F3320">
        <w:rPr>
          <w:i/>
        </w:rPr>
        <w:t>Clinical Gastroenterology and Hepatology</w:t>
      </w:r>
      <w:r w:rsidR="006F3320" w:rsidRPr="006F3320">
        <w:t>,</w:t>
      </w:r>
      <w:r w:rsidR="006F3320" w:rsidRPr="006F3320">
        <w:rPr>
          <w:i/>
        </w:rPr>
        <w:t xml:space="preserve"> </w:t>
      </w:r>
      <w:r w:rsidR="006F3320" w:rsidRPr="006F3320">
        <w:rPr>
          <w:b/>
        </w:rPr>
        <w:t>7</w:t>
      </w:r>
      <w:r w:rsidR="006F3320" w:rsidRPr="006F3320">
        <w:t xml:space="preserve">(6), 706-708.e701. </w:t>
      </w:r>
      <w:hyperlink r:id="rId9" w:history="1">
        <w:r w:rsidR="006F3320" w:rsidRPr="006F3320">
          <w:rPr>
            <w:rStyle w:val="Hyperlink"/>
          </w:rPr>
          <w:t>https://doi.org/10.1016/j.cgh.2009.02.023</w:t>
        </w:r>
      </w:hyperlink>
      <w:r w:rsidR="006F3320" w:rsidRPr="006F3320">
        <w:t xml:space="preserve"> </w:t>
      </w:r>
    </w:p>
    <w:p w14:paraId="2E3B7803" w14:textId="371EAFFB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Aziz, I., Trott, N., Briggs, R., North, J. R., Hadjivassiliou, M., and Sanders, D. S.</w:t>
      </w:r>
      <w:r w:rsidRPr="006F3320">
        <w:t xml:space="preserve"> (2016). Efficacy of a gluten-free diet in subjects with irritable bowel syndrome-diarrhea unaware of their HLA-DQ2/8 genotype. </w:t>
      </w:r>
      <w:r w:rsidRPr="006F3320">
        <w:rPr>
          <w:i/>
        </w:rPr>
        <w:t>Clinical Gastroenterology and Hepat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14</w:t>
      </w:r>
      <w:r w:rsidRPr="006F3320">
        <w:t xml:space="preserve">(5), 696-703.e691. </w:t>
      </w:r>
      <w:hyperlink r:id="rId10" w:history="1">
        <w:r w:rsidRPr="006F3320">
          <w:rPr>
            <w:rStyle w:val="Hyperlink"/>
          </w:rPr>
          <w:t>https://doi.org/10.1016/j.cgh.2015.12.031</w:t>
        </w:r>
      </w:hyperlink>
      <w:r w:rsidRPr="006F3320">
        <w:t xml:space="preserve"> </w:t>
      </w:r>
    </w:p>
    <w:p w14:paraId="445374F7" w14:textId="18CEB65D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Barmeyer, C., Schumann, M., Meyer, T., Zielinski, C., Zuberbier, T., Siegmund, B., Schulzke, J. D., Daum, S., and Ullrich, R.</w:t>
      </w:r>
      <w:r w:rsidRPr="006F3320">
        <w:t xml:space="preserve"> (2017). Long-term response to gluten-free diet as evidence for non-celiac wheat sensitivity in one third of patients with diarrhea-dominant and mixed-type irritable bowel syndrome. </w:t>
      </w:r>
      <w:r w:rsidRPr="006F3320">
        <w:rPr>
          <w:i/>
        </w:rPr>
        <w:t>International Journal of Colorectal Disease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32</w:t>
      </w:r>
      <w:r w:rsidRPr="006F3320">
        <w:t xml:space="preserve">(1), 29-39. </w:t>
      </w:r>
      <w:hyperlink r:id="rId11" w:history="1">
        <w:r w:rsidRPr="006F3320">
          <w:rPr>
            <w:rStyle w:val="Hyperlink"/>
          </w:rPr>
          <w:t>https://doi.org/10.1007/s00384-016-2663-x</w:t>
        </w:r>
      </w:hyperlink>
      <w:r w:rsidRPr="006F3320">
        <w:t xml:space="preserve"> </w:t>
      </w:r>
    </w:p>
    <w:p w14:paraId="0E2977CC" w14:textId="4A800806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Barone, M., Gemello, E., Viggiani, M. T., Cristofori, F., Renna, C., Iannone, A., Di Leo, A., and Francavilla, R.</w:t>
      </w:r>
      <w:r w:rsidRPr="006F3320">
        <w:t xml:space="preserve"> (2020). Evaluation of non-celiac gluten sensitivity in patients with previous diagnosis of </w:t>
      </w:r>
      <w:r w:rsidRPr="006F3320">
        <w:lastRenderedPageBreak/>
        <w:t xml:space="preserve">irritable bowel syndrome: a randomized double-blind placebo-controlled crossover trial. </w:t>
      </w:r>
      <w:r w:rsidRPr="006F3320">
        <w:rPr>
          <w:i/>
        </w:rPr>
        <w:t>Nutrients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12</w:t>
      </w:r>
      <w:r w:rsidRPr="006F3320">
        <w:t xml:space="preserve">(3). </w:t>
      </w:r>
      <w:hyperlink r:id="rId12" w:history="1">
        <w:r w:rsidRPr="006F3320">
          <w:rPr>
            <w:rStyle w:val="Hyperlink"/>
          </w:rPr>
          <w:t>https://doi.org/10.3390/nu12030705</w:t>
        </w:r>
      </w:hyperlink>
      <w:r w:rsidRPr="006F3320">
        <w:t xml:space="preserve"> </w:t>
      </w:r>
    </w:p>
    <w:p w14:paraId="55C9F619" w14:textId="72402FD6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Böhmer, C. J., and Tuynman, H. A.</w:t>
      </w:r>
      <w:r w:rsidRPr="006F3320">
        <w:t xml:space="preserve"> (1996). The clinical relevance of lactose malabsorption in irritable bowel syndrome. </w:t>
      </w:r>
      <w:r w:rsidRPr="006F3320">
        <w:rPr>
          <w:i/>
        </w:rPr>
        <w:t>European Journal of Gastroenterology &amp; Hepat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8</w:t>
      </w:r>
      <w:r w:rsidRPr="006F3320">
        <w:t xml:space="preserve">(10), 1013-1016. </w:t>
      </w:r>
      <w:hyperlink r:id="rId13" w:history="1">
        <w:r w:rsidRPr="006F3320">
          <w:rPr>
            <w:rStyle w:val="Hyperlink"/>
          </w:rPr>
          <w:t>https://doi.org/10.1097/00042737-199610000-00015</w:t>
        </w:r>
      </w:hyperlink>
      <w:r w:rsidRPr="006F3320">
        <w:t xml:space="preserve"> </w:t>
      </w:r>
    </w:p>
    <w:p w14:paraId="5FB72832" w14:textId="31E77E52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Böhmer, C. J., and Tuynman, H. A.</w:t>
      </w:r>
      <w:r w:rsidRPr="006F3320">
        <w:t xml:space="preserve"> (2001). The effect of a lactose-restricted diet in patients with a positive lactose tolerance test, earlier diagnosed as irritable bowel syndrome: a 5-year follow-up study. </w:t>
      </w:r>
      <w:r w:rsidRPr="006F3320">
        <w:rPr>
          <w:i/>
        </w:rPr>
        <w:t>European Journal of Gastroenterology &amp; Hepat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13</w:t>
      </w:r>
      <w:r w:rsidRPr="006F3320">
        <w:t xml:space="preserve">(8), 941-944. </w:t>
      </w:r>
      <w:hyperlink r:id="rId14" w:history="1">
        <w:r w:rsidRPr="006F3320">
          <w:rPr>
            <w:rStyle w:val="Hyperlink"/>
          </w:rPr>
          <w:t>https://doi.org/10.1097/00042737-200108000-00011</w:t>
        </w:r>
      </w:hyperlink>
      <w:r w:rsidRPr="006F3320">
        <w:t xml:space="preserve"> </w:t>
      </w:r>
    </w:p>
    <w:p w14:paraId="48DE544D" w14:textId="4CBA0831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Böhn, L., Störsrud, S., Liljebo, T., Collin, L., Lindfors, P., Törnblom, H., and Simrén, M.</w:t>
      </w:r>
      <w:r w:rsidRPr="006F3320">
        <w:t xml:space="preserve"> (2015). Diet low in FODMAPs reduces symptoms of irritable bowel syndrome as well as traditional dietary advice: a randomized controlled trial. </w:t>
      </w:r>
      <w:r w:rsidRPr="006F3320">
        <w:rPr>
          <w:i/>
        </w:rPr>
        <w:t>Gastroenter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149</w:t>
      </w:r>
      <w:r w:rsidRPr="006F3320">
        <w:t xml:space="preserve">(6), 1399-1407.e1392. </w:t>
      </w:r>
      <w:hyperlink r:id="rId15" w:history="1">
        <w:r w:rsidRPr="006F3320">
          <w:rPr>
            <w:rStyle w:val="Hyperlink"/>
          </w:rPr>
          <w:t>https://doi.org/10.1053/j.gastro.2015.07.054</w:t>
        </w:r>
      </w:hyperlink>
      <w:r w:rsidRPr="006F3320">
        <w:t xml:space="preserve"> </w:t>
      </w:r>
    </w:p>
    <w:p w14:paraId="1B0F299E" w14:textId="3D9ECD1C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Cash, B. D., Pimentel, M., Rao, S. S. C., Weinstock, L., Chang, L., Heimanson, Z., and Lembo, A.</w:t>
      </w:r>
      <w:r w:rsidRPr="006F3320">
        <w:t xml:space="preserve"> (2017). Repeat treatment with rifaximin improves irritable bowel syndrome-related quality of life: a secondary analysis of a randomized, double-blind, placebo-controlled trial. </w:t>
      </w:r>
      <w:r w:rsidRPr="006F3320">
        <w:rPr>
          <w:i/>
        </w:rPr>
        <w:t>Therapeutic Advances in Gastroenter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10</w:t>
      </w:r>
      <w:r w:rsidRPr="006F3320">
        <w:t xml:space="preserve">(9), 689-699. </w:t>
      </w:r>
      <w:hyperlink r:id="rId16" w:history="1">
        <w:r w:rsidRPr="006F3320">
          <w:rPr>
            <w:rStyle w:val="Hyperlink"/>
          </w:rPr>
          <w:t>https://doi.org/10.1177/1756283x17726087</w:t>
        </w:r>
      </w:hyperlink>
      <w:r w:rsidRPr="006F3320">
        <w:t xml:space="preserve"> </w:t>
      </w:r>
    </w:p>
    <w:p w14:paraId="091418D3" w14:textId="68771170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Cui, J., Lin, Z., Tian, H., Yang, B., Zhao, D., Ye, C., Li, N., Qin, H., and Chen, Q.</w:t>
      </w:r>
      <w:r w:rsidRPr="006F3320">
        <w:t xml:space="preserve"> (2021). Long-term follow-up results of fecal microbiota transplantation for irritable bowel syndrome: a single-center, retrospective study [Original Research]. </w:t>
      </w:r>
      <w:r w:rsidRPr="006F3320">
        <w:rPr>
          <w:i/>
        </w:rPr>
        <w:t>Frontiers in Medicine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8</w:t>
      </w:r>
      <w:r w:rsidRPr="006F3320">
        <w:t xml:space="preserve">(1181). </w:t>
      </w:r>
      <w:hyperlink r:id="rId17" w:history="1">
        <w:r w:rsidRPr="006F3320">
          <w:rPr>
            <w:rStyle w:val="Hyperlink"/>
          </w:rPr>
          <w:t>https://doi.org/10.3389/fmed.2021.710452</w:t>
        </w:r>
      </w:hyperlink>
      <w:r w:rsidRPr="006F3320">
        <w:t xml:space="preserve"> </w:t>
      </w:r>
    </w:p>
    <w:p w14:paraId="39D6FE7D" w14:textId="7845B883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de Roest, R. H., Dobbs, B. R., Chapman, B. A., Batman, B., O'Brien, L. A., Leeper, J. A., Hebblethwaite, C. R., and Gearry, R. B.</w:t>
      </w:r>
      <w:r w:rsidRPr="006F3320">
        <w:t xml:space="preserve"> (2013). The low FODMAP diet improves gastrointestinal symptoms in patients with irritable bowel syndrome: a prospective study. </w:t>
      </w:r>
      <w:r w:rsidRPr="006F3320">
        <w:rPr>
          <w:i/>
        </w:rPr>
        <w:t>International Journal of Clinical Practice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67</w:t>
      </w:r>
      <w:r w:rsidRPr="006F3320">
        <w:t xml:space="preserve">(9), 895-903. </w:t>
      </w:r>
      <w:hyperlink r:id="rId18" w:history="1">
        <w:r w:rsidRPr="006F3320">
          <w:rPr>
            <w:rStyle w:val="Hyperlink"/>
          </w:rPr>
          <w:t>https://doi.org/10.1111/ijcp.12128</w:t>
        </w:r>
      </w:hyperlink>
      <w:r w:rsidRPr="006F3320">
        <w:t xml:space="preserve"> </w:t>
      </w:r>
    </w:p>
    <w:p w14:paraId="05842FDB" w14:textId="2EA1676C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El-Salhy, M., Casen, C., Valeur, J., Hausken, T., and Hatlebakk, J. G.</w:t>
      </w:r>
      <w:r w:rsidRPr="006F3320">
        <w:t xml:space="preserve"> (2021). Responses to faecal microbiota transplantation in female and male patients with irritable bowel syndrome. </w:t>
      </w:r>
      <w:r w:rsidRPr="006F3320">
        <w:rPr>
          <w:i/>
        </w:rPr>
        <w:t>World Journal of Gastroenter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27</w:t>
      </w:r>
      <w:r w:rsidRPr="006F3320">
        <w:t xml:space="preserve">(18), 2219-2237. </w:t>
      </w:r>
      <w:hyperlink r:id="rId19" w:history="1">
        <w:r w:rsidRPr="006F3320">
          <w:rPr>
            <w:rStyle w:val="Hyperlink"/>
          </w:rPr>
          <w:t>https://doi.org/10.3748/wjg.v27.i18.2219</w:t>
        </w:r>
      </w:hyperlink>
      <w:r w:rsidRPr="006F3320">
        <w:t xml:space="preserve"> </w:t>
      </w:r>
    </w:p>
    <w:p w14:paraId="4864388F" w14:textId="0CEBB736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Eswaran, S. L., Chey, W. D., Han-Markey, T., Ball, S., and Jackson, K.</w:t>
      </w:r>
      <w:r w:rsidRPr="006F3320">
        <w:t xml:space="preserve"> (2016). A randomized controlled trial comparing the low FODMAP diet vs. modified NICE guidelines in US adults with IBS-D. </w:t>
      </w:r>
      <w:r w:rsidRPr="006F3320">
        <w:rPr>
          <w:i/>
        </w:rPr>
        <w:t>The American Journal of Gastroenter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111</w:t>
      </w:r>
      <w:r w:rsidRPr="006F3320">
        <w:t xml:space="preserve">(12), 1824-1832. </w:t>
      </w:r>
      <w:hyperlink r:id="rId20" w:history="1">
        <w:r w:rsidRPr="006F3320">
          <w:rPr>
            <w:rStyle w:val="Hyperlink"/>
          </w:rPr>
          <w:t>https://doi.org/10.1038/ajg.2016.434</w:t>
        </w:r>
      </w:hyperlink>
      <w:r w:rsidRPr="006F3320">
        <w:t xml:space="preserve"> </w:t>
      </w:r>
    </w:p>
    <w:p w14:paraId="6E20DD8B" w14:textId="61A21DC2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Ford, A. C., Harris, L. A., Lacy, B. E., Quigley, E. M. M., and Moayyedi, P.</w:t>
      </w:r>
      <w:r w:rsidRPr="006F3320">
        <w:t xml:space="preserve"> (2018). Systematic review with meta-analysis: the efficacy of prebiotics, probiotics, synbiotics and antibiotics in irritable bowel syndrome. </w:t>
      </w:r>
      <w:r w:rsidRPr="006F3320">
        <w:rPr>
          <w:i/>
        </w:rPr>
        <w:t>Alimentary Pharmacology &amp; Therapeutics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48</w:t>
      </w:r>
      <w:r w:rsidRPr="006F3320">
        <w:t xml:space="preserve">(10), 1044-1060. </w:t>
      </w:r>
      <w:hyperlink r:id="rId21" w:history="1">
        <w:r w:rsidRPr="006F3320">
          <w:rPr>
            <w:rStyle w:val="Hyperlink"/>
          </w:rPr>
          <w:t>https://doi.org/10.1111/apt.15001</w:t>
        </w:r>
      </w:hyperlink>
      <w:r w:rsidRPr="006F3320">
        <w:t xml:space="preserve"> </w:t>
      </w:r>
    </w:p>
    <w:p w14:paraId="291FF5B3" w14:textId="77777777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Goldstein, R., Braverman, D., and Stankiewicz, H.</w:t>
      </w:r>
      <w:r w:rsidRPr="006F3320">
        <w:t xml:space="preserve"> (2000). Carbohydrate malabsorption and the effect of dietary restriction on symptoms of irritable bowel syndrome and functional bowel complaints. </w:t>
      </w:r>
      <w:r w:rsidRPr="006F3320">
        <w:rPr>
          <w:i/>
        </w:rPr>
        <w:t>Israel Medical Association Journal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2</w:t>
      </w:r>
      <w:r w:rsidRPr="006F3320">
        <w:t xml:space="preserve">(8), 583-587. </w:t>
      </w:r>
    </w:p>
    <w:p w14:paraId="02C9DC47" w14:textId="26FE3658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Guglielmetti, S., Mora, D., Gschwender, M., and Popp, K.</w:t>
      </w:r>
      <w:r w:rsidRPr="006F3320">
        <w:t xml:space="preserve"> (2011). Randomised clinical trial:</w:t>
      </w:r>
      <w:r w:rsidRPr="006F3320">
        <w:rPr>
          <w:i/>
        </w:rPr>
        <w:t xml:space="preserve"> Bifidobacterium bifidum</w:t>
      </w:r>
      <w:r w:rsidRPr="006F3320">
        <w:t xml:space="preserve"> MIMBb75 significantly alleviates irritable bowel syndrome and improves quality of life--a double-blind, placebo-controlled study. </w:t>
      </w:r>
      <w:r w:rsidRPr="006F3320">
        <w:rPr>
          <w:i/>
        </w:rPr>
        <w:t>Aliment Pharmacol Ther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33</w:t>
      </w:r>
      <w:r w:rsidRPr="006F3320">
        <w:t xml:space="preserve">(10), 1123-1132. </w:t>
      </w:r>
      <w:hyperlink r:id="rId22" w:history="1">
        <w:r w:rsidRPr="006F3320">
          <w:rPr>
            <w:rStyle w:val="Hyperlink"/>
          </w:rPr>
          <w:t>https://doi.org/10.1111/j.1365-2036.2011.04633.x</w:t>
        </w:r>
      </w:hyperlink>
      <w:r w:rsidRPr="006F3320">
        <w:t xml:space="preserve"> </w:t>
      </w:r>
    </w:p>
    <w:p w14:paraId="73DA365F" w14:textId="78609076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Hajiani, E., Masjedizadeh, A., Shayesteh, A. A., Babazadeh, S., and Seyedian, S. S.</w:t>
      </w:r>
      <w:r w:rsidRPr="006F3320">
        <w:t xml:space="preserve"> (2019). Comparison between gluten-free regime and regime with gluten in symptoms of patients with irritable bowel syndrome (IBS). </w:t>
      </w:r>
      <w:r w:rsidRPr="006F3320">
        <w:rPr>
          <w:i/>
        </w:rPr>
        <w:t>Journal of family medicine and primary care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8</w:t>
      </w:r>
      <w:r w:rsidRPr="006F3320">
        <w:t xml:space="preserve">(5), 1691-1695. </w:t>
      </w:r>
      <w:hyperlink r:id="rId23" w:history="1">
        <w:r w:rsidRPr="006F3320">
          <w:rPr>
            <w:rStyle w:val="Hyperlink"/>
          </w:rPr>
          <w:t>https://doi.org/10.4103/jfmpc.jfmpc_464_18</w:t>
        </w:r>
      </w:hyperlink>
      <w:r w:rsidRPr="006F3320">
        <w:t xml:space="preserve"> </w:t>
      </w:r>
    </w:p>
    <w:p w14:paraId="689AD963" w14:textId="588187AB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Halmos, E. P., Power, V. A., Shepherd, S. J., Gibson, P. R., and Muir, J. G.</w:t>
      </w:r>
      <w:r w:rsidRPr="006F3320">
        <w:t xml:space="preserve"> (2014). A diet low in FODMAPs reduces symptoms of irritable bowel syndrome. </w:t>
      </w:r>
      <w:r w:rsidRPr="006F3320">
        <w:rPr>
          <w:i/>
        </w:rPr>
        <w:t>Gastroenter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146</w:t>
      </w:r>
      <w:r w:rsidRPr="006F3320">
        <w:t xml:space="preserve">(1), 67-75.e65. </w:t>
      </w:r>
      <w:hyperlink r:id="rId24" w:history="1">
        <w:r w:rsidRPr="006F3320">
          <w:rPr>
            <w:rStyle w:val="Hyperlink"/>
          </w:rPr>
          <w:t>https://doi.org/10.1053/j.gastro.2013.09.046</w:t>
        </w:r>
      </w:hyperlink>
      <w:r w:rsidRPr="006F3320">
        <w:t xml:space="preserve"> </w:t>
      </w:r>
    </w:p>
    <w:p w14:paraId="28E122B9" w14:textId="123D33BE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Harvie, R. M., Chisholm, A. W., Bisanz, J. E., Burton, J. P., Herbison, P., Schultz, K., and Schultz, M.</w:t>
      </w:r>
      <w:r w:rsidRPr="006F3320">
        <w:t xml:space="preserve"> (2017). Long-term irritable bowel syndrome symptom control with reintroduction of selected </w:t>
      </w:r>
      <w:r w:rsidRPr="006F3320">
        <w:lastRenderedPageBreak/>
        <w:t xml:space="preserve">FODMAPs. </w:t>
      </w:r>
      <w:r w:rsidRPr="006F3320">
        <w:rPr>
          <w:i/>
        </w:rPr>
        <w:t>World Journal of Gastroenter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23</w:t>
      </w:r>
      <w:r w:rsidRPr="006F3320">
        <w:t xml:space="preserve">(25), 4632-4643. </w:t>
      </w:r>
      <w:hyperlink r:id="rId25" w:history="1">
        <w:r w:rsidRPr="006F3320">
          <w:rPr>
            <w:rStyle w:val="Hyperlink"/>
          </w:rPr>
          <w:t>https://doi.org/10.3748/wjg.v23.i25.4632</w:t>
        </w:r>
      </w:hyperlink>
      <w:r w:rsidRPr="006F3320">
        <w:t xml:space="preserve"> </w:t>
      </w:r>
    </w:p>
    <w:p w14:paraId="3A7C6073" w14:textId="60AF2772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Holvoet, T., Joossens, M., Vázquez-Castellanos, J. F., Christiaens, E., Heyerick, L., Boelens, J., Verhasselt, B., van Vlierberghe, H., De Vos, M., Raes, J., and De Looze, D.</w:t>
      </w:r>
      <w:r w:rsidRPr="006F3320">
        <w:t xml:space="preserve"> (2021). Fecal microbiota transplantation reduces symptoms in some patients with irritable bowel syndrome with predominant abdominal bloating: short- and long-term results rrom a placebo-controlled randomized trial. </w:t>
      </w:r>
      <w:r w:rsidRPr="006F3320">
        <w:rPr>
          <w:i/>
        </w:rPr>
        <w:t>Gastroenter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160</w:t>
      </w:r>
      <w:r w:rsidRPr="006F3320">
        <w:t xml:space="preserve">(1), 145-157.e148. </w:t>
      </w:r>
      <w:hyperlink r:id="rId26" w:history="1">
        <w:r w:rsidRPr="006F3320">
          <w:rPr>
            <w:rStyle w:val="Hyperlink"/>
          </w:rPr>
          <w:t>https://doi.org/10.1053/j.gastro.2020.07.013</w:t>
        </w:r>
      </w:hyperlink>
      <w:r w:rsidRPr="006F3320">
        <w:t xml:space="preserve"> </w:t>
      </w:r>
    </w:p>
    <w:p w14:paraId="441BD8CB" w14:textId="76CB75FC" w:rsidR="006F3320" w:rsidRPr="00200906" w:rsidRDefault="006F3320" w:rsidP="006F3320">
      <w:pPr>
        <w:pStyle w:val="EndNoteBibliography"/>
        <w:spacing w:after="0"/>
        <w:jc w:val="both"/>
        <w:rPr>
          <w:lang w:val="sv-SE"/>
        </w:rPr>
      </w:pPr>
      <w:r w:rsidRPr="006F3320">
        <w:rPr>
          <w:b/>
        </w:rPr>
        <w:t>Johnsen, P. H., Hilpüsch, F., Cavanagh, J. P., Leikanger, I. S., Kolstad, C., Valle, P. C., and Goll, R.</w:t>
      </w:r>
      <w:r w:rsidRPr="006F3320">
        <w:t xml:space="preserve"> (2018). Faecal microbiota transplantation versus placebo for moderate-to-severe irritable bowel syndrome: a double-blind, randomised, placebo-controlled, parallel-group, single-centre trial. </w:t>
      </w:r>
      <w:r w:rsidRPr="00200906">
        <w:rPr>
          <w:i/>
          <w:lang w:val="sv-SE"/>
        </w:rPr>
        <w:t>The Lancet Gastroenterology &amp; Hepatology</w:t>
      </w:r>
      <w:r w:rsidRPr="00200906">
        <w:rPr>
          <w:lang w:val="sv-SE"/>
        </w:rPr>
        <w:t>,</w:t>
      </w:r>
      <w:r w:rsidRPr="00200906">
        <w:rPr>
          <w:i/>
          <w:lang w:val="sv-SE"/>
        </w:rPr>
        <w:t xml:space="preserve"> </w:t>
      </w:r>
      <w:r w:rsidRPr="00200906">
        <w:rPr>
          <w:b/>
          <w:lang w:val="sv-SE"/>
        </w:rPr>
        <w:t>3</w:t>
      </w:r>
      <w:r w:rsidRPr="00200906">
        <w:rPr>
          <w:lang w:val="sv-SE"/>
        </w:rPr>
        <w:t xml:space="preserve">(1), 17-24. </w:t>
      </w:r>
      <w:hyperlink r:id="rId27" w:history="1">
        <w:r w:rsidRPr="00200906">
          <w:rPr>
            <w:rStyle w:val="Hyperlink"/>
            <w:lang w:val="sv-SE"/>
          </w:rPr>
          <w:t>https://doi.org/10.1016/S2468-1253(17)30338-2</w:t>
        </w:r>
      </w:hyperlink>
      <w:r w:rsidRPr="00200906">
        <w:rPr>
          <w:lang w:val="sv-SE"/>
        </w:rPr>
        <w:t xml:space="preserve"> </w:t>
      </w:r>
    </w:p>
    <w:p w14:paraId="26DA1BC5" w14:textId="5979137E" w:rsidR="006F3320" w:rsidRPr="006F3320" w:rsidRDefault="006F3320" w:rsidP="006F3320">
      <w:pPr>
        <w:pStyle w:val="EndNoteBibliography"/>
        <w:spacing w:after="0"/>
        <w:jc w:val="both"/>
      </w:pPr>
      <w:r w:rsidRPr="00200906">
        <w:rPr>
          <w:b/>
          <w:lang w:val="sv-SE"/>
        </w:rPr>
        <w:t>Kajander, K., Hatakka, K., Poussa, T., Färkkilä, M., and Korpela, R.</w:t>
      </w:r>
      <w:r w:rsidRPr="00200906">
        <w:rPr>
          <w:lang w:val="sv-SE"/>
        </w:rPr>
        <w:t xml:space="preserve"> (2005). </w:t>
      </w:r>
      <w:r w:rsidRPr="006F3320">
        <w:t xml:space="preserve">A probiotic mixture alleviates symptoms in irritable bowel syndrome patients: a controlled 6-month intervention. </w:t>
      </w:r>
      <w:r w:rsidRPr="006F3320">
        <w:rPr>
          <w:i/>
        </w:rPr>
        <w:t>Alimentary Pharmacology &amp; Therapeutics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22</w:t>
      </w:r>
      <w:r w:rsidRPr="006F3320">
        <w:t xml:space="preserve">(5), 387-394. </w:t>
      </w:r>
      <w:hyperlink r:id="rId28" w:history="1">
        <w:r w:rsidRPr="006F3320">
          <w:rPr>
            <w:rStyle w:val="Hyperlink"/>
          </w:rPr>
          <w:t>https://doi.org/https://doi.org/10.1111/j.1365-2036.2005.02579.x</w:t>
        </w:r>
      </w:hyperlink>
      <w:r w:rsidRPr="006F3320">
        <w:t xml:space="preserve"> </w:t>
      </w:r>
    </w:p>
    <w:p w14:paraId="33080CB0" w14:textId="0656200A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Kim, J. Y., Park, Y. J., Lee, H. J., Park, M. Y., and Kwon, O.</w:t>
      </w:r>
      <w:r w:rsidRPr="006F3320">
        <w:t xml:space="preserve"> (2018). Effect of Lactobacillus gasseri BNR17 on irritable bowel syndrome: a randomized, double-blind, placebo-controlled, dose-finding trial. </w:t>
      </w:r>
      <w:r w:rsidRPr="006F3320">
        <w:rPr>
          <w:i/>
        </w:rPr>
        <w:t>Food Sci Biotechnol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27</w:t>
      </w:r>
      <w:r w:rsidRPr="006F3320">
        <w:t xml:space="preserve">(3), 853-857. </w:t>
      </w:r>
      <w:hyperlink r:id="rId29" w:history="1">
        <w:r w:rsidRPr="006F3320">
          <w:rPr>
            <w:rStyle w:val="Hyperlink"/>
          </w:rPr>
          <w:t>https://doi.org/10.1007/s10068-017-0296-7</w:t>
        </w:r>
      </w:hyperlink>
      <w:r w:rsidRPr="006F3320">
        <w:t xml:space="preserve"> </w:t>
      </w:r>
    </w:p>
    <w:p w14:paraId="19ABC6BC" w14:textId="1DA0BEB5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Lembo, A., Pimentel, M., Rao, S. S., Schoenfeld, P., Cash, B., Weinstock, L. B., Paterson, C., Bortey, E., and Forbes, W. P.</w:t>
      </w:r>
      <w:r w:rsidRPr="006F3320">
        <w:t xml:space="preserve"> (2016). Repeat treatment with rifaximin is safe and effective in patients with diarrhea-predominant irritable bowel syndrome. </w:t>
      </w:r>
      <w:r w:rsidRPr="006F3320">
        <w:rPr>
          <w:i/>
        </w:rPr>
        <w:t>Gastroenter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151</w:t>
      </w:r>
      <w:r w:rsidRPr="006F3320">
        <w:t xml:space="preserve">(6), 1113-1121. </w:t>
      </w:r>
      <w:hyperlink r:id="rId30" w:history="1">
        <w:r w:rsidRPr="006F3320">
          <w:rPr>
            <w:rStyle w:val="Hyperlink"/>
          </w:rPr>
          <w:t>https://doi.org/10.1053/j.gastro.2016.08.003</w:t>
        </w:r>
      </w:hyperlink>
      <w:r w:rsidRPr="006F3320">
        <w:t xml:space="preserve"> </w:t>
      </w:r>
    </w:p>
    <w:p w14:paraId="137BDA7F" w14:textId="62D4303D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Lembo, A., Rao, S. S. C., Heimanson, Z., and Pimentel, M.</w:t>
      </w:r>
      <w:r w:rsidRPr="006F3320">
        <w:t xml:space="preserve"> (2020). Abdominal pain response to rifaximin in patients with irritable bowel syndrome with diarrhea. </w:t>
      </w:r>
      <w:r w:rsidRPr="006F3320">
        <w:rPr>
          <w:i/>
        </w:rPr>
        <w:t>Clinical and Translational Gastroenter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11</w:t>
      </w:r>
      <w:r w:rsidRPr="006F3320">
        <w:t xml:space="preserve">(3), e00144. </w:t>
      </w:r>
      <w:hyperlink r:id="rId31" w:history="1">
        <w:r w:rsidRPr="006F3320">
          <w:rPr>
            <w:rStyle w:val="Hyperlink"/>
          </w:rPr>
          <w:t>https://doi.org/10.14309/ctg.0000000000000144</w:t>
        </w:r>
      </w:hyperlink>
      <w:r w:rsidRPr="006F3320">
        <w:t xml:space="preserve"> </w:t>
      </w:r>
    </w:p>
    <w:p w14:paraId="462A6454" w14:textId="4BA85E04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Ligaarden, S. C., Axelsson, L., Naterstad, K., Lydersen, S., and Farup, P. G.</w:t>
      </w:r>
      <w:r w:rsidRPr="006F3320">
        <w:t xml:space="preserve"> (2010). A candidate probiotic with unfavourable effects in subjects with irritable bowel syndrome: a randomised controlled trial. </w:t>
      </w:r>
      <w:r w:rsidRPr="006F3320">
        <w:rPr>
          <w:i/>
        </w:rPr>
        <w:t>BMC Gastroenterol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10</w:t>
      </w:r>
      <w:r w:rsidRPr="006F3320">
        <w:t xml:space="preserve">, 16. </w:t>
      </w:r>
      <w:hyperlink r:id="rId32" w:history="1">
        <w:r w:rsidRPr="006F3320">
          <w:rPr>
            <w:rStyle w:val="Hyperlink"/>
          </w:rPr>
          <w:t>https://doi.org/10.1186/1471-230x-10-16</w:t>
        </w:r>
      </w:hyperlink>
      <w:r w:rsidRPr="006F3320">
        <w:t xml:space="preserve"> </w:t>
      </w:r>
    </w:p>
    <w:p w14:paraId="3FB04920" w14:textId="62586BD1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Maagaard, L., Ankersen, D. V., Végh, Z., Burisch, J., Jensen, L., Pedersen, N., and Munkholm, P.</w:t>
      </w:r>
      <w:r w:rsidRPr="006F3320">
        <w:t xml:space="preserve"> (2016). Follow-up of patients with functional bowel symptoms treated with a low FODMAP diet. </w:t>
      </w:r>
      <w:r w:rsidRPr="006F3320">
        <w:rPr>
          <w:i/>
        </w:rPr>
        <w:t>World Journal of Gastroenter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22</w:t>
      </w:r>
      <w:r w:rsidRPr="006F3320">
        <w:t xml:space="preserve">(15), 4009-4019. </w:t>
      </w:r>
      <w:hyperlink r:id="rId33" w:history="1">
        <w:r w:rsidRPr="006F3320">
          <w:rPr>
            <w:rStyle w:val="Hyperlink"/>
          </w:rPr>
          <w:t>https://doi.org/10.3748/wjg.v22.i15.4009</w:t>
        </w:r>
      </w:hyperlink>
      <w:r w:rsidRPr="006F3320">
        <w:t xml:space="preserve"> </w:t>
      </w:r>
    </w:p>
    <w:p w14:paraId="1C63E355" w14:textId="085F87A6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Niv, E., Halak, A., Tiommny, E., Yanai, H., Strul, H., Naftali, T., and Vaisman, N.</w:t>
      </w:r>
      <w:r w:rsidRPr="006F3320">
        <w:t xml:space="preserve"> (2016). Randomized clinical study: Partially hydrolyzed guar gum (PHGG) versus placebo in the treatment of patients with irritable bowel syndrome. </w:t>
      </w:r>
      <w:r w:rsidRPr="006F3320">
        <w:rPr>
          <w:i/>
        </w:rPr>
        <w:t>Nutrition &amp; Metabolism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13</w:t>
      </w:r>
      <w:r w:rsidRPr="006F3320">
        <w:t xml:space="preserve">(1), 10. </w:t>
      </w:r>
      <w:hyperlink r:id="rId34" w:history="1">
        <w:r w:rsidRPr="006F3320">
          <w:rPr>
            <w:rStyle w:val="Hyperlink"/>
          </w:rPr>
          <w:t>https://doi.org/10.1186/s12986-016-0070-5</w:t>
        </w:r>
      </w:hyperlink>
      <w:r w:rsidRPr="006F3320">
        <w:t xml:space="preserve"> </w:t>
      </w:r>
    </w:p>
    <w:p w14:paraId="3517BCEA" w14:textId="2B8A2902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O'Keeffe, M., Jansen, C., Martin, L., Williams, M., Seamark, L., Staudacher, H. M., Irving, P. M., Whelan, K., and Lomer, M. C.</w:t>
      </w:r>
      <w:r w:rsidRPr="006F3320">
        <w:t xml:space="preserve"> (2018). Long-term impact of the low-FODMAP diet on gastrointestinal symptoms, dietary intake, patient acceptability, and healthcare utilization in irritable bowel syndrome. </w:t>
      </w:r>
      <w:r w:rsidRPr="006F3320">
        <w:rPr>
          <w:i/>
        </w:rPr>
        <w:t>Neurogastroenterology &amp; Motilit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30</w:t>
      </w:r>
      <w:r w:rsidRPr="006F3320">
        <w:t xml:space="preserve">(1), e13154. </w:t>
      </w:r>
      <w:hyperlink r:id="rId35" w:history="1">
        <w:r w:rsidRPr="006F3320">
          <w:rPr>
            <w:rStyle w:val="Hyperlink"/>
          </w:rPr>
          <w:t>https://doi.org/10.1111/nmo.13154</w:t>
        </w:r>
      </w:hyperlink>
      <w:r w:rsidRPr="006F3320">
        <w:t xml:space="preserve"> </w:t>
      </w:r>
    </w:p>
    <w:p w14:paraId="553E8CE1" w14:textId="2BFB1F90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Ong, D. K., Mitchell, S. B., Barrett, J. S., Shepherd, S. J., Irving, P. M., Biesiekierski, J. R., Smith, S., Gibson, P. R., and Muir, J. G.</w:t>
      </w:r>
      <w:r w:rsidRPr="006F3320">
        <w:t xml:space="preserve"> (2010). Manipulation of dietary short chain carbohydrates alters the pattern of gas production and genesis of symptoms in irritable bowel syndrome. </w:t>
      </w:r>
      <w:r w:rsidRPr="006F3320">
        <w:rPr>
          <w:i/>
        </w:rPr>
        <w:t>Journal of Gastroenterology and Hepat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25</w:t>
      </w:r>
      <w:r w:rsidRPr="006F3320">
        <w:t xml:space="preserve">(8), 1366-1373. </w:t>
      </w:r>
      <w:hyperlink r:id="rId36" w:history="1">
        <w:r w:rsidRPr="006F3320">
          <w:rPr>
            <w:rStyle w:val="Hyperlink"/>
          </w:rPr>
          <w:t>https://doi.org/https://doi.org/10.1111/j.1440-1746.2010.06370.x</w:t>
        </w:r>
      </w:hyperlink>
      <w:r w:rsidRPr="006F3320">
        <w:t xml:space="preserve"> </w:t>
      </w:r>
    </w:p>
    <w:p w14:paraId="40A5143D" w14:textId="6A2AF90F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Paduano, D., Cingolani, A., Tanda, E., and Usai, P.</w:t>
      </w:r>
      <w:r w:rsidRPr="006F3320">
        <w:t xml:space="preserve"> (2019). Effect of Three Diets (Low-FODMAP, Gluten-free and Balanced) on Irritable Bowel Syndrome Symptoms and Health-Related Quality of Life. </w:t>
      </w:r>
      <w:r w:rsidRPr="006F3320">
        <w:rPr>
          <w:i/>
        </w:rPr>
        <w:t>Nutrients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11</w:t>
      </w:r>
      <w:r w:rsidRPr="006F3320">
        <w:t xml:space="preserve">(7), 1566. </w:t>
      </w:r>
      <w:hyperlink r:id="rId37" w:history="1">
        <w:r w:rsidRPr="006F3320">
          <w:rPr>
            <w:rStyle w:val="Hyperlink"/>
          </w:rPr>
          <w:t>https://www.mdpi.com/2072-6643/11/7/1566</w:t>
        </w:r>
      </w:hyperlink>
      <w:r w:rsidRPr="006F3320">
        <w:t xml:space="preserve"> </w:t>
      </w:r>
    </w:p>
    <w:p w14:paraId="040F067F" w14:textId="4DE073B1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Patcharatrakul, T., Juntrapirat, A., Lakananurak, N., and Gonlachanvit, S.</w:t>
      </w:r>
      <w:r w:rsidRPr="006F3320">
        <w:t xml:space="preserve"> (2019). Effect of Structural Individual Low-FODMAP Dietary Advice vs. Brief Advice on a Commonly Recommended Diet on IBS Symptoms and Intestinal Gas Production. </w:t>
      </w:r>
      <w:r w:rsidRPr="006F3320">
        <w:rPr>
          <w:i/>
        </w:rPr>
        <w:t>Nutrients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11</w:t>
      </w:r>
      <w:r w:rsidRPr="006F3320">
        <w:t xml:space="preserve">(12). </w:t>
      </w:r>
      <w:hyperlink r:id="rId38" w:history="1">
        <w:r w:rsidRPr="006F3320">
          <w:rPr>
            <w:rStyle w:val="Hyperlink"/>
          </w:rPr>
          <w:t>https://doi.org/10.3390/nu11122856</w:t>
        </w:r>
      </w:hyperlink>
      <w:r w:rsidRPr="006F3320">
        <w:t xml:space="preserve"> </w:t>
      </w:r>
    </w:p>
    <w:p w14:paraId="79569B36" w14:textId="487A8586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lastRenderedPageBreak/>
        <w:t>Pedersen, N., Andersen, N. N., Végh, Z., Jensen, L., Ankersen, D. V., Felding, M., Simonsen, M. H., Burisch, J., and Munkholm, P.</w:t>
      </w:r>
      <w:r w:rsidRPr="006F3320">
        <w:t xml:space="preserve"> (2014). Ehealth: low FODMAP diet vs Lactobacillus rhamnosus GG in irritable bowel syndrome. </w:t>
      </w:r>
      <w:r w:rsidRPr="006F3320">
        <w:rPr>
          <w:i/>
        </w:rPr>
        <w:t>World Journal of Gastroenter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20</w:t>
      </w:r>
      <w:r w:rsidRPr="006F3320">
        <w:t xml:space="preserve">(43), 16215-16226. </w:t>
      </w:r>
      <w:hyperlink r:id="rId39" w:history="1">
        <w:r w:rsidRPr="006F3320">
          <w:rPr>
            <w:rStyle w:val="Hyperlink"/>
          </w:rPr>
          <w:t>https://doi.org/10.3748/wjg.v20.i43.16215</w:t>
        </w:r>
      </w:hyperlink>
      <w:r w:rsidRPr="006F3320">
        <w:t xml:space="preserve"> </w:t>
      </w:r>
    </w:p>
    <w:p w14:paraId="354B41F7" w14:textId="23AC486B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Pedersen, N., Vegh, Z., Burisch, J., Jensen, L., Ankersen, D. V., Felding, M., Andersen, N. N., and Munkholm, P.</w:t>
      </w:r>
      <w:r w:rsidRPr="006F3320">
        <w:t xml:space="preserve"> (2014). Ehealth monitoring in irritable bowel syndrome patients treated with low fermentable oligo-, di-, mono-saccharides and polyols diet. </w:t>
      </w:r>
      <w:r w:rsidRPr="006F3320">
        <w:rPr>
          <w:i/>
        </w:rPr>
        <w:t>World Journal of Gastroenter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20</w:t>
      </w:r>
      <w:r w:rsidRPr="006F3320">
        <w:t xml:space="preserve">(21), 6680-6684. </w:t>
      </w:r>
      <w:hyperlink r:id="rId40" w:history="1">
        <w:r w:rsidRPr="006F3320">
          <w:rPr>
            <w:rStyle w:val="Hyperlink"/>
          </w:rPr>
          <w:t>https://doi.org/10.3748/wjg.v20.i21.6680</w:t>
        </w:r>
      </w:hyperlink>
      <w:r w:rsidRPr="006F3320">
        <w:t xml:space="preserve"> </w:t>
      </w:r>
    </w:p>
    <w:p w14:paraId="359958EF" w14:textId="7D18B941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Peters, S. L., Biesiekierski, J. R., Yelland, G. W., Muir, J. G., and Gibson, P. R.</w:t>
      </w:r>
      <w:r w:rsidRPr="006F3320">
        <w:t xml:space="preserve"> (2014). Randomised clinical trial: gluten may cause depression in subjects with non-coeliac gluten sensitivity – an exploratory clinical study. </w:t>
      </w:r>
      <w:r w:rsidRPr="006F3320">
        <w:rPr>
          <w:i/>
        </w:rPr>
        <w:t>Alimentary Pharmacology &amp; Therapeutics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39</w:t>
      </w:r>
      <w:r w:rsidRPr="006F3320">
        <w:t xml:space="preserve">(10), 1104-1112. </w:t>
      </w:r>
      <w:hyperlink r:id="rId41" w:history="1">
        <w:r w:rsidRPr="006F3320">
          <w:rPr>
            <w:rStyle w:val="Hyperlink"/>
          </w:rPr>
          <w:t>https://doi.org/https://doi.org/10.1111/apt.12730</w:t>
        </w:r>
      </w:hyperlink>
      <w:r w:rsidRPr="006F3320">
        <w:t xml:space="preserve"> </w:t>
      </w:r>
    </w:p>
    <w:p w14:paraId="1F668E97" w14:textId="4074607E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Pimentel, M., Lembo, A., Chey, W. D., Zakko, S., Ringel, Y., Yu, J., Mareya, S. M., Shaw, A. L., Bortey, E., and Forbes, W. P.</w:t>
      </w:r>
      <w:r w:rsidRPr="006F3320">
        <w:t xml:space="preserve"> (2011). Rifaximin Therapy for Patients with Irritable Bowel Syndrome without Constipation. </w:t>
      </w:r>
      <w:r w:rsidRPr="006F3320">
        <w:rPr>
          <w:i/>
        </w:rPr>
        <w:t>New England Journal of Medicine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364</w:t>
      </w:r>
      <w:r w:rsidRPr="006F3320">
        <w:t xml:space="preserve">(1), 22-32. </w:t>
      </w:r>
      <w:hyperlink r:id="rId42" w:history="1">
        <w:r w:rsidRPr="006F3320">
          <w:rPr>
            <w:rStyle w:val="Hyperlink"/>
          </w:rPr>
          <w:t>https://doi.org/10.1056/NEJMoa1004409</w:t>
        </w:r>
      </w:hyperlink>
      <w:r w:rsidRPr="006F3320">
        <w:t xml:space="preserve"> </w:t>
      </w:r>
    </w:p>
    <w:p w14:paraId="68C436D1" w14:textId="34FA2DFA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Pimentel, M., Park, S., Mirocha, J., Kane, S. V., and Kong, Y.</w:t>
      </w:r>
      <w:r w:rsidRPr="006F3320">
        <w:t xml:space="preserve"> (2006). The effect of a nonabsorbed oral antibiotic (rifaximin) on the symptoms of the irritable bowel syndrome: a randomized trial. </w:t>
      </w:r>
      <w:r w:rsidRPr="006F3320">
        <w:rPr>
          <w:i/>
        </w:rPr>
        <w:t>Annals of Internal Medicine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145</w:t>
      </w:r>
      <w:r w:rsidRPr="006F3320">
        <w:t xml:space="preserve">(8), 557-563. </w:t>
      </w:r>
      <w:hyperlink r:id="rId43" w:history="1">
        <w:r w:rsidRPr="006F3320">
          <w:rPr>
            <w:rStyle w:val="Hyperlink"/>
          </w:rPr>
          <w:t>https://doi.org/10.7326/0003-4819-145-8-200610170-00004</w:t>
        </w:r>
      </w:hyperlink>
      <w:r w:rsidRPr="006F3320">
        <w:t xml:space="preserve"> </w:t>
      </w:r>
    </w:p>
    <w:p w14:paraId="477BC2CF" w14:textId="2EF628F6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Pinto-Sanchez, M. I., Nardelli, A., Borojevic, R., De Palma, G., Calo, N. C., McCarville, J., Caminero, A., Basra, D., Mordhorst, A., Ignatova, E., Hansen, S., Uhde, M., Norman, G. L., Murray, J. A., Smecuol, E., Armstrong, D., Bai, J. C., Schuppan, D., Collins, S. M., Alaedini, A., Moayyedi, P., Verdu, E. F., and Bercik, P.</w:t>
      </w:r>
      <w:r w:rsidRPr="006F3320">
        <w:t xml:space="preserve"> (2020). Gluten-free diet reduces symptoms, particularly diarrhea, in patients with irritable bowel syndrome and antigliadin IgG. </w:t>
      </w:r>
      <w:r w:rsidRPr="006F3320">
        <w:rPr>
          <w:i/>
        </w:rPr>
        <w:t>Clinical Gastroenterology and Hepatology</w:t>
      </w:r>
      <w:r w:rsidRPr="006F3320">
        <w:t xml:space="preserve">. </w:t>
      </w:r>
      <w:hyperlink r:id="rId44" w:history="1">
        <w:r w:rsidRPr="006F3320">
          <w:rPr>
            <w:rStyle w:val="Hyperlink"/>
          </w:rPr>
          <w:t>https://doi.org/10.1016/j.cgh.2020.08.040</w:t>
        </w:r>
      </w:hyperlink>
      <w:r w:rsidRPr="006F3320">
        <w:t xml:space="preserve"> </w:t>
      </w:r>
    </w:p>
    <w:p w14:paraId="1CC6479F" w14:textId="4D0B3B1C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Pirkola, L., Laatikainen, R., Loponen, J., Hongisto, S. M., Hillilä, M., Nuora, A., Yang, B., Linderborg, K. M., and Freese, R.</w:t>
      </w:r>
      <w:r w:rsidRPr="006F3320">
        <w:t xml:space="preserve"> (2018). Low-FODMAP vs regular rye bread in irritable bowel syndrome: randomized SmartPill(®) study. </w:t>
      </w:r>
      <w:r w:rsidRPr="006F3320">
        <w:rPr>
          <w:i/>
        </w:rPr>
        <w:t>World Journal of Gastroenter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24</w:t>
      </w:r>
      <w:r w:rsidRPr="006F3320">
        <w:t xml:space="preserve">(11), 1259-1268. </w:t>
      </w:r>
      <w:hyperlink r:id="rId45" w:history="1">
        <w:r w:rsidRPr="006F3320">
          <w:rPr>
            <w:rStyle w:val="Hyperlink"/>
          </w:rPr>
          <w:t>https://doi.org/10.3748/wjg.v24.i11.1259</w:t>
        </w:r>
      </w:hyperlink>
      <w:r w:rsidRPr="006F3320">
        <w:t xml:space="preserve"> </w:t>
      </w:r>
    </w:p>
    <w:p w14:paraId="30235297" w14:textId="79E20633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Ringel-Kulka, T., Palsson, O. S., Maier, D., Carroll, I., Galanko, J. A., Leyer, G., and Ringel, Y.</w:t>
      </w:r>
      <w:r w:rsidRPr="006F3320">
        <w:t xml:space="preserve"> (2011). Probiotic bacteria Lactobacillus acidophilus NCFM and Bifidobacterium lactis Bi-07 versus placebo for the symptoms of bloating in patients with functional bowel disorders: a double-blind study. </w:t>
      </w:r>
      <w:r w:rsidRPr="006F3320">
        <w:rPr>
          <w:i/>
        </w:rPr>
        <w:t>Journal of Clinical Gastroenter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45</w:t>
      </w:r>
      <w:r w:rsidRPr="006F3320">
        <w:t xml:space="preserve">(6), 518-525. </w:t>
      </w:r>
      <w:hyperlink r:id="rId46" w:history="1">
        <w:r w:rsidRPr="006F3320">
          <w:rPr>
            <w:rStyle w:val="Hyperlink"/>
          </w:rPr>
          <w:t>https://doi.org/10.1097/MCG.0b013e31820ca4d6</w:t>
        </w:r>
      </w:hyperlink>
      <w:r w:rsidRPr="006F3320">
        <w:t xml:space="preserve"> </w:t>
      </w:r>
    </w:p>
    <w:p w14:paraId="01EBEB52" w14:textId="47DE7661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Saidi, K., Nilholm, C., Roth, B., and Ohlsson, B.</w:t>
      </w:r>
      <w:r w:rsidRPr="006F3320">
        <w:t xml:space="preserve"> (2021). A carbohydrate-restricted diet for patients with irritable bowel syndrome lowers serum C-peptide, insulin, and leptin without any correlation with symptom reduction. </w:t>
      </w:r>
      <w:r w:rsidRPr="006F3320">
        <w:rPr>
          <w:i/>
        </w:rPr>
        <w:t>Nutrition Research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86</w:t>
      </w:r>
      <w:r w:rsidRPr="006F3320">
        <w:t xml:space="preserve">, 23-36. </w:t>
      </w:r>
      <w:hyperlink r:id="rId47" w:history="1">
        <w:r w:rsidRPr="006F3320">
          <w:rPr>
            <w:rStyle w:val="Hyperlink"/>
          </w:rPr>
          <w:t>https://doi.org/10.1016/j.nutres.2020.12.001</w:t>
        </w:r>
      </w:hyperlink>
      <w:r w:rsidRPr="006F3320">
        <w:t xml:space="preserve"> </w:t>
      </w:r>
    </w:p>
    <w:p w14:paraId="54080BA6" w14:textId="74742E90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Schumann, D., Langhorst, J., Dobos, G., and Cramer, H.</w:t>
      </w:r>
      <w:r w:rsidRPr="006F3320">
        <w:t xml:space="preserve"> (2018). Randomised clinical trial: yoga vs a low-FODMAP diet in patients with irritable bowel syndrome. </w:t>
      </w:r>
      <w:r w:rsidRPr="006F3320">
        <w:rPr>
          <w:i/>
        </w:rPr>
        <w:t>Alimentary Pharmacology &amp; Therapeutics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47</w:t>
      </w:r>
      <w:r w:rsidRPr="006F3320">
        <w:t xml:space="preserve">(2), 203-211. </w:t>
      </w:r>
      <w:hyperlink r:id="rId48" w:history="1">
        <w:r w:rsidRPr="006F3320">
          <w:rPr>
            <w:rStyle w:val="Hyperlink"/>
          </w:rPr>
          <w:t>https://doi.org/10.1111/apt.14400</w:t>
        </w:r>
      </w:hyperlink>
      <w:r w:rsidRPr="006F3320">
        <w:t xml:space="preserve"> </w:t>
      </w:r>
    </w:p>
    <w:p w14:paraId="0F1E3613" w14:textId="413D04F5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Shahbazkhani, B., Sadeghi, A., Malekzadeh, R., Khatavi, F., Etemadi, M., Kalantri, E., Rostami-Nejad, M., and Rostami, K.</w:t>
      </w:r>
      <w:r w:rsidRPr="006F3320">
        <w:t xml:space="preserve"> (2015). Non-celiac gluten sensitivity has narrowed the spectrum of irritable bowel syndrome: a double-blind randomized placebo-controlled trial. </w:t>
      </w:r>
      <w:r w:rsidRPr="006F3320">
        <w:rPr>
          <w:i/>
        </w:rPr>
        <w:t>Nutrients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7</w:t>
      </w:r>
      <w:r w:rsidRPr="006F3320">
        <w:t xml:space="preserve">(6), 4542-4554. </w:t>
      </w:r>
      <w:hyperlink r:id="rId49" w:history="1">
        <w:r w:rsidRPr="006F3320">
          <w:rPr>
            <w:rStyle w:val="Hyperlink"/>
          </w:rPr>
          <w:t>https://doi.org/10.3390/nu7064542</w:t>
        </w:r>
      </w:hyperlink>
      <w:r w:rsidRPr="006F3320">
        <w:t xml:space="preserve"> </w:t>
      </w:r>
    </w:p>
    <w:p w14:paraId="41C80341" w14:textId="16EFA01F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Staudacher, H. M., Lomer, M. C., Anderson, J. L., Barrett, J. S., Muir, J. G., Irving, P. M., and Whelan, K.</w:t>
      </w:r>
      <w:r w:rsidRPr="006F3320">
        <w:t xml:space="preserve"> (2012). Fermentable carbohydrate restriction reduces luminal bifidobacteria and gastrointestinal symptoms in patients with irritable bowel syndrome. </w:t>
      </w:r>
      <w:r w:rsidRPr="006F3320">
        <w:rPr>
          <w:i/>
        </w:rPr>
        <w:t>Journal of Nutrition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142</w:t>
      </w:r>
      <w:r w:rsidRPr="006F3320">
        <w:t xml:space="preserve">(8), 1510-1518. </w:t>
      </w:r>
      <w:hyperlink r:id="rId50" w:history="1">
        <w:r w:rsidRPr="006F3320">
          <w:rPr>
            <w:rStyle w:val="Hyperlink"/>
          </w:rPr>
          <w:t>https://doi.org/10.3945/jn.112.159285</w:t>
        </w:r>
      </w:hyperlink>
      <w:r w:rsidRPr="006F3320">
        <w:t xml:space="preserve"> </w:t>
      </w:r>
    </w:p>
    <w:p w14:paraId="1FA384AE" w14:textId="20AC8B3F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Staudacher, H. M., Whelan, K., Irving, P. M., and Lomer, M. C. E.</w:t>
      </w:r>
      <w:r w:rsidRPr="006F3320">
        <w:t xml:space="preserve"> (2011). Comparison of symptom response following advice for a diet low in fermentable carbohydrates (FODMAPs) versus standard dietary advice in patients with irritable bowel syndrome. </w:t>
      </w:r>
      <w:r w:rsidRPr="006F3320">
        <w:rPr>
          <w:i/>
        </w:rPr>
        <w:t>Journal of Human Nutrition and Dietetics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24</w:t>
      </w:r>
      <w:r w:rsidRPr="006F3320">
        <w:t xml:space="preserve">(5), 487-495. </w:t>
      </w:r>
      <w:hyperlink r:id="rId51" w:history="1">
        <w:r w:rsidRPr="006F3320">
          <w:rPr>
            <w:rStyle w:val="Hyperlink"/>
          </w:rPr>
          <w:t>https://doi.org/https://doi.org/10.1111/j.1365-277X.2011.01162.x</w:t>
        </w:r>
      </w:hyperlink>
      <w:r w:rsidRPr="006F3320">
        <w:t xml:space="preserve"> </w:t>
      </w:r>
    </w:p>
    <w:p w14:paraId="1A6CF19E" w14:textId="6D079053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lastRenderedPageBreak/>
        <w:t>van Lanen, A. S., de Bree, A., and Greyling, A.</w:t>
      </w:r>
      <w:r w:rsidRPr="006F3320">
        <w:t xml:space="preserve"> (2021). Efficacy of a low-FODMAP diet in adult irritable bowel syndrome: a systematic review and meta-analysis. </w:t>
      </w:r>
      <w:r w:rsidRPr="006F3320">
        <w:rPr>
          <w:i/>
        </w:rPr>
        <w:t>European Journal of Nutrition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60</w:t>
      </w:r>
      <w:r w:rsidRPr="006F3320">
        <w:t xml:space="preserve">(6), 3505-3522. </w:t>
      </w:r>
      <w:hyperlink r:id="rId52" w:history="1">
        <w:r w:rsidRPr="006F3320">
          <w:rPr>
            <w:rStyle w:val="Hyperlink"/>
          </w:rPr>
          <w:t>https://doi.org/10.1007/s00394-020-02473-0</w:t>
        </w:r>
      </w:hyperlink>
      <w:r w:rsidRPr="006F3320">
        <w:t xml:space="preserve"> </w:t>
      </w:r>
    </w:p>
    <w:p w14:paraId="7E99966E" w14:textId="6847959B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Vazquez-Roque, M. I., Camilleri, M., Smyrk, T., Murray, J. A., Marietta, E., O'Neill, J., Carlson, P., Lamsam, J., Janzow, D., Eckert, D., Burton, D., and Zinsmeister, A. R.</w:t>
      </w:r>
      <w:r w:rsidRPr="006F3320">
        <w:t xml:space="preserve"> (2013). A controlled trial of gluten-free diet in patients with irritable bowel syndrome-diarrhea: effects on bowel frequency and intestinal function. </w:t>
      </w:r>
      <w:r w:rsidRPr="006F3320">
        <w:rPr>
          <w:i/>
        </w:rPr>
        <w:t>Gastroenter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144</w:t>
      </w:r>
      <w:r w:rsidRPr="006F3320">
        <w:t xml:space="preserve">(5), 903-911.e903. </w:t>
      </w:r>
      <w:hyperlink r:id="rId53" w:history="1">
        <w:r w:rsidRPr="006F3320">
          <w:rPr>
            <w:rStyle w:val="Hyperlink"/>
          </w:rPr>
          <w:t>https://doi.org/10.1053/j.gastro.2013.01.049</w:t>
        </w:r>
      </w:hyperlink>
      <w:r w:rsidRPr="006F3320">
        <w:t xml:space="preserve"> </w:t>
      </w:r>
    </w:p>
    <w:p w14:paraId="7E911AF5" w14:textId="77777777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Vernia, P., Ricciardi, M. R., Frandina, C., Bilotta, T., and Frieri, G.</w:t>
      </w:r>
      <w:r w:rsidRPr="006F3320">
        <w:t xml:space="preserve"> (1995). Lactose malabsorption and irritable bowel syndrome. Effect of a long-term lactose-free diet. </w:t>
      </w:r>
      <w:r w:rsidRPr="006F3320">
        <w:rPr>
          <w:i/>
        </w:rPr>
        <w:t>The Italian journal of gastroenter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27</w:t>
      </w:r>
      <w:r w:rsidRPr="006F3320">
        <w:t xml:space="preserve">(3), 117-121. </w:t>
      </w:r>
    </w:p>
    <w:p w14:paraId="4F76A992" w14:textId="2954BD2F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Weynants, A., Goossens, L., Genetello, M., De Looze, D., and Van Winckel, M.</w:t>
      </w:r>
      <w:r w:rsidRPr="006F3320">
        <w:t xml:space="preserve"> (2020). The long-term effect and adherence of a low fermentable oligosaccharides disaccharides monosaccharides and polyols (FODMAP) diet in patients with irritable bowel syndrome. </w:t>
      </w:r>
      <w:r w:rsidRPr="006F3320">
        <w:rPr>
          <w:i/>
        </w:rPr>
        <w:t>Journal of Human Nutrition and Dietetics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33</w:t>
      </w:r>
      <w:r w:rsidRPr="006F3320">
        <w:t xml:space="preserve">(2), 159-169. </w:t>
      </w:r>
      <w:hyperlink r:id="rId54" w:history="1">
        <w:r w:rsidRPr="006F3320">
          <w:rPr>
            <w:rStyle w:val="Hyperlink"/>
          </w:rPr>
          <w:t>https://doi.org/https://doi.org/10.1111/jhn.12706</w:t>
        </w:r>
      </w:hyperlink>
      <w:r w:rsidRPr="006F3320">
        <w:t xml:space="preserve"> </w:t>
      </w:r>
    </w:p>
    <w:p w14:paraId="4EABC35D" w14:textId="5853869E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Zahedi, M. J., Behrouz, V., and Azimi, M.</w:t>
      </w:r>
      <w:r w:rsidRPr="006F3320">
        <w:t xml:space="preserve"> (2018). Low fermentable oligo-di-mono-saccharides and polyols diet versus general dietary advice in patients with diarrhea-predominant irritable bowel syndrome: a randomized controlled trial. </w:t>
      </w:r>
      <w:r w:rsidRPr="006F3320">
        <w:rPr>
          <w:i/>
        </w:rPr>
        <w:t>Journal of Gastroenterology and Hepatology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33</w:t>
      </w:r>
      <w:r w:rsidRPr="006F3320">
        <w:t xml:space="preserve">(6), 1192-1199. </w:t>
      </w:r>
      <w:hyperlink r:id="rId55" w:history="1">
        <w:r w:rsidRPr="006F3320">
          <w:rPr>
            <w:rStyle w:val="Hyperlink"/>
          </w:rPr>
          <w:t>https://doi.org/https://doi.org/10.1111/jgh.14051</w:t>
        </w:r>
      </w:hyperlink>
      <w:r w:rsidRPr="006F3320">
        <w:t xml:space="preserve"> </w:t>
      </w:r>
    </w:p>
    <w:p w14:paraId="0F30DD20" w14:textId="0A199039" w:rsidR="006F3320" w:rsidRPr="006F3320" w:rsidRDefault="006F3320" w:rsidP="006F3320">
      <w:pPr>
        <w:pStyle w:val="EndNoteBibliography"/>
        <w:spacing w:after="0"/>
        <w:jc w:val="both"/>
      </w:pPr>
      <w:r w:rsidRPr="006F3320">
        <w:rPr>
          <w:b/>
        </w:rPr>
        <w:t>Zanwar, V. G., Pawar, S. V., Gambhire, P. A., Jain, S. S., Surude, R. G., Shah, V. B., Contractor, Q. Q., and Rathi, P. M.</w:t>
      </w:r>
      <w:r w:rsidRPr="006F3320">
        <w:t xml:space="preserve"> (2016). Symptomatic improvement with gluten restriction in irritable bowel syndrome: a prospective, randomized, double blinded placebo controlled trial. </w:t>
      </w:r>
      <w:r w:rsidRPr="006F3320">
        <w:rPr>
          <w:i/>
        </w:rPr>
        <w:t>Intestinal Research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14</w:t>
      </w:r>
      <w:r w:rsidRPr="006F3320">
        <w:t xml:space="preserve">(4), 343-350. </w:t>
      </w:r>
      <w:hyperlink r:id="rId56" w:history="1">
        <w:r w:rsidRPr="006F3320">
          <w:rPr>
            <w:rStyle w:val="Hyperlink"/>
          </w:rPr>
          <w:t>https://doi.org/10.5217/ir.2016.14.4.343</w:t>
        </w:r>
      </w:hyperlink>
      <w:r w:rsidRPr="006F3320">
        <w:t xml:space="preserve"> </w:t>
      </w:r>
    </w:p>
    <w:p w14:paraId="44010471" w14:textId="1CF89615" w:rsidR="006F3320" w:rsidRPr="006F3320" w:rsidRDefault="006F3320" w:rsidP="006F3320">
      <w:pPr>
        <w:pStyle w:val="EndNoteBibliography"/>
        <w:jc w:val="both"/>
      </w:pPr>
      <w:r w:rsidRPr="006F3320">
        <w:rPr>
          <w:b/>
        </w:rPr>
        <w:t>Zhang, Y., Feng, L., Wang, X., Fox, M., Luo, L., Du, L., Chen, B., Chen, X., He, H., Zhu, S., Hu, Z., Chen, S., Long, Y., Zhu, Y., Xu, L., Deng, Y., Misselwitz, B., Lang, B. M., Yilmaz, B., Kim, J. J., Owyang, C., and Dai, N.</w:t>
      </w:r>
      <w:r w:rsidRPr="006F3320">
        <w:t xml:space="preserve"> (2021). Low fermentable oligosaccharides, disaccharides, monosaccharides, and polyols diet compared with traditional dietary advice for diarrhea-predominant irritable bowel syndrome: a parallel-group, randomized controlled trial with analysis of clinical and microbiological factors associated with patient outcomes. </w:t>
      </w:r>
      <w:r w:rsidRPr="006F3320">
        <w:rPr>
          <w:i/>
        </w:rPr>
        <w:t>The American Journal of Clinical Nutrition</w:t>
      </w:r>
      <w:r w:rsidRPr="006F3320">
        <w:t>,</w:t>
      </w:r>
      <w:r w:rsidRPr="006F3320">
        <w:rPr>
          <w:i/>
        </w:rPr>
        <w:t xml:space="preserve"> </w:t>
      </w:r>
      <w:r w:rsidRPr="006F3320">
        <w:rPr>
          <w:b/>
        </w:rPr>
        <w:t>113</w:t>
      </w:r>
      <w:r w:rsidRPr="006F3320">
        <w:t xml:space="preserve">(6), 1531-1545. </w:t>
      </w:r>
      <w:hyperlink r:id="rId57" w:history="1">
        <w:r w:rsidRPr="006F3320">
          <w:rPr>
            <w:rStyle w:val="Hyperlink"/>
          </w:rPr>
          <w:t>https://doi.org/10.1093/ajcn/nqab005</w:t>
        </w:r>
      </w:hyperlink>
      <w:r w:rsidRPr="006F3320">
        <w:t xml:space="preserve"> </w:t>
      </w:r>
    </w:p>
    <w:p w14:paraId="21D457C7" w14:textId="7CE04D43" w:rsidR="00BA6F0E" w:rsidRPr="003B5AD8" w:rsidRDefault="00BA6F0E" w:rsidP="006F3320">
      <w:pPr>
        <w:jc w:val="both"/>
        <w:rPr>
          <w:b/>
          <w:bCs/>
        </w:rPr>
      </w:pPr>
      <w:r>
        <w:rPr>
          <w:b/>
          <w:bCs/>
        </w:rPr>
        <w:fldChar w:fldCharType="end"/>
      </w:r>
    </w:p>
    <w:p w14:paraId="3CFC6E96" w14:textId="65F2AFAF" w:rsidR="00BA6F0E" w:rsidRPr="003B5AD8" w:rsidRDefault="00BA6F0E" w:rsidP="0029162A">
      <w:pPr>
        <w:jc w:val="both"/>
        <w:rPr>
          <w:b/>
          <w:bCs/>
        </w:rPr>
      </w:pPr>
    </w:p>
    <w:sectPr w:rsidR="00BA6F0E" w:rsidRPr="003B5AD8">
      <w:headerReference w:type="default" r:id="rId58"/>
      <w:footerReference w:type="default" r:id="rId5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2FF2B16" w14:textId="77777777" w:rsidR="00C976C4" w:rsidRDefault="00C976C4" w:rsidP="00C976C4">
      <w:pPr>
        <w:spacing w:after="0" w:line="240" w:lineRule="auto"/>
      </w:pPr>
      <w:r>
        <w:separator/>
      </w:r>
    </w:p>
  </w:endnote>
  <w:endnote w:type="continuationSeparator" w:id="0">
    <w:p w14:paraId="75BF0F30" w14:textId="77777777" w:rsidR="00C976C4" w:rsidRDefault="00C976C4" w:rsidP="00C976C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F62955" w14:textId="77777777" w:rsidR="00F959DA" w:rsidRDefault="00B76DF5" w:rsidP="00B76DF5">
    <w:pPr>
      <w:pStyle w:val="Footer"/>
      <w:jc w:val="right"/>
      <w:rPr>
        <w:sz w:val="20"/>
        <w:szCs w:val="20"/>
      </w:rPr>
    </w:pPr>
    <w:r w:rsidRPr="00F959DA">
      <w:rPr>
        <w:sz w:val="20"/>
        <w:szCs w:val="20"/>
      </w:rPr>
      <w:t xml:space="preserve">Modulating the Gut Microenvironment as a Treatment Strategy for Irritable Bowel Syndrome: </w:t>
    </w:r>
  </w:p>
  <w:p w14:paraId="30324ABA" w14:textId="0A4C44C0" w:rsidR="00127BFB" w:rsidRPr="00F959DA" w:rsidRDefault="00B76DF5" w:rsidP="00B76DF5">
    <w:pPr>
      <w:pStyle w:val="Footer"/>
      <w:jc w:val="right"/>
      <w:rPr>
        <w:sz w:val="20"/>
        <w:szCs w:val="20"/>
      </w:rPr>
    </w:pPr>
    <w:r w:rsidRPr="00F959DA">
      <w:rPr>
        <w:sz w:val="20"/>
        <w:szCs w:val="20"/>
      </w:rPr>
      <w:t>A Narrative Review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049DB96" w14:textId="77777777" w:rsidR="00C976C4" w:rsidRDefault="00C976C4" w:rsidP="00C976C4">
      <w:pPr>
        <w:spacing w:after="0" w:line="240" w:lineRule="auto"/>
      </w:pPr>
      <w:r>
        <w:separator/>
      </w:r>
    </w:p>
  </w:footnote>
  <w:footnote w:type="continuationSeparator" w:id="0">
    <w:p w14:paraId="70C94F8E" w14:textId="77777777" w:rsidR="00C976C4" w:rsidRDefault="00C976C4" w:rsidP="00C976C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AC968A" w14:textId="26309233" w:rsidR="00C976C4" w:rsidRPr="00F959DA" w:rsidRDefault="00C976C4">
    <w:pPr>
      <w:pStyle w:val="Header"/>
      <w:rPr>
        <w:sz w:val="20"/>
        <w:szCs w:val="20"/>
      </w:rPr>
    </w:pPr>
    <w:r w:rsidRPr="00F959DA">
      <w:rPr>
        <w:sz w:val="20"/>
        <w:szCs w:val="20"/>
      </w:rPr>
      <w:ptab w:relativeTo="margin" w:alignment="center" w:leader="none"/>
    </w:r>
    <w:r w:rsidRPr="00F959DA">
      <w:rPr>
        <w:sz w:val="20"/>
        <w:szCs w:val="20"/>
      </w:rPr>
      <w:ptab w:relativeTo="margin" w:alignment="right" w:leader="none"/>
    </w:r>
    <w:r w:rsidRPr="00F959DA">
      <w:rPr>
        <w:sz w:val="20"/>
        <w:szCs w:val="20"/>
      </w:rPr>
      <w:t>Supplementary material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taa0tr6ssv5ce5rtrv2wsop55we5x0etdx&quot;&gt;My EndNote Library_review&lt;record-ids&gt;&lt;item&gt;46&lt;/item&gt;&lt;item&gt;47&lt;/item&gt;&lt;item&gt;48&lt;/item&gt;&lt;item&gt;49&lt;/item&gt;&lt;item&gt;76&lt;/item&gt;&lt;item&gt;82&lt;/item&gt;&lt;item&gt;92&lt;/item&gt;&lt;item&gt;96&lt;/item&gt;&lt;item&gt;158&lt;/item&gt;&lt;item&gt;160&lt;/item&gt;&lt;item&gt;161&lt;/item&gt;&lt;item&gt;162&lt;/item&gt;&lt;item&gt;165&lt;/item&gt;&lt;item&gt;169&lt;/item&gt;&lt;item&gt;174&lt;/item&gt;&lt;item&gt;175&lt;/item&gt;&lt;item&gt;177&lt;/item&gt;&lt;item&gt;178&lt;/item&gt;&lt;item&gt;179&lt;/item&gt;&lt;item&gt;180&lt;/item&gt;&lt;item&gt;181&lt;/item&gt;&lt;item&gt;183&lt;/item&gt;&lt;item&gt;184&lt;/item&gt;&lt;item&gt;187&lt;/item&gt;&lt;item&gt;189&lt;/item&gt;&lt;item&gt;190&lt;/item&gt;&lt;item&gt;192&lt;/item&gt;&lt;item&gt;194&lt;/item&gt;&lt;item&gt;196&lt;/item&gt;&lt;item&gt;197&lt;/item&gt;&lt;item&gt;198&lt;/item&gt;&lt;item&gt;199&lt;/item&gt;&lt;item&gt;200&lt;/item&gt;&lt;item&gt;211&lt;/item&gt;&lt;item&gt;212&lt;/item&gt;&lt;item&gt;213&lt;/item&gt;&lt;item&gt;214&lt;/item&gt;&lt;item&gt;215&lt;/item&gt;&lt;item&gt;217&lt;/item&gt;&lt;item&gt;218&lt;/item&gt;&lt;item&gt;222&lt;/item&gt;&lt;item&gt;232&lt;/item&gt;&lt;item&gt;247&lt;/item&gt;&lt;item&gt;248&lt;/item&gt;&lt;item&gt;249&lt;/item&gt;&lt;item&gt;403&lt;/item&gt;&lt;item&gt;407&lt;/item&gt;&lt;item&gt;408&lt;/item&gt;&lt;item&gt;410&lt;/item&gt;&lt;item&gt;411&lt;/item&gt;&lt;/record-ids&gt;&lt;/item&gt;&lt;/Libraries&gt;"/>
  </w:docVars>
  <w:rsids>
    <w:rsidRoot w:val="003B5AD8"/>
    <w:rsid w:val="00007AA6"/>
    <w:rsid w:val="0001355D"/>
    <w:rsid w:val="00013AA3"/>
    <w:rsid w:val="000177D5"/>
    <w:rsid w:val="00031A2E"/>
    <w:rsid w:val="00090CC0"/>
    <w:rsid w:val="00095E14"/>
    <w:rsid w:val="000968E7"/>
    <w:rsid w:val="000E0893"/>
    <w:rsid w:val="00127BFB"/>
    <w:rsid w:val="001A181F"/>
    <w:rsid w:val="001B40A1"/>
    <w:rsid w:val="00200906"/>
    <w:rsid w:val="002130DC"/>
    <w:rsid w:val="0023385E"/>
    <w:rsid w:val="00247EA3"/>
    <w:rsid w:val="0025613F"/>
    <w:rsid w:val="002565B8"/>
    <w:rsid w:val="00282922"/>
    <w:rsid w:val="0029162A"/>
    <w:rsid w:val="002A387E"/>
    <w:rsid w:val="002B1C00"/>
    <w:rsid w:val="002C7C80"/>
    <w:rsid w:val="00352528"/>
    <w:rsid w:val="00352995"/>
    <w:rsid w:val="00383187"/>
    <w:rsid w:val="00385E7C"/>
    <w:rsid w:val="00397E07"/>
    <w:rsid w:val="003B5AD8"/>
    <w:rsid w:val="003D7045"/>
    <w:rsid w:val="0043286E"/>
    <w:rsid w:val="0044236F"/>
    <w:rsid w:val="004822C6"/>
    <w:rsid w:val="004A7D8E"/>
    <w:rsid w:val="004F2BF4"/>
    <w:rsid w:val="00514F21"/>
    <w:rsid w:val="00520A02"/>
    <w:rsid w:val="00533BDA"/>
    <w:rsid w:val="00556D29"/>
    <w:rsid w:val="00575301"/>
    <w:rsid w:val="00577210"/>
    <w:rsid w:val="00583BFA"/>
    <w:rsid w:val="00597401"/>
    <w:rsid w:val="005E288E"/>
    <w:rsid w:val="005F22DE"/>
    <w:rsid w:val="00615FD7"/>
    <w:rsid w:val="00660B02"/>
    <w:rsid w:val="006E1A67"/>
    <w:rsid w:val="006F3320"/>
    <w:rsid w:val="00702D8D"/>
    <w:rsid w:val="007445B5"/>
    <w:rsid w:val="007726AD"/>
    <w:rsid w:val="00780257"/>
    <w:rsid w:val="007B47FC"/>
    <w:rsid w:val="007D0DFA"/>
    <w:rsid w:val="007D3EC6"/>
    <w:rsid w:val="007E18BF"/>
    <w:rsid w:val="00816EA3"/>
    <w:rsid w:val="0082444F"/>
    <w:rsid w:val="00826DBD"/>
    <w:rsid w:val="008312DC"/>
    <w:rsid w:val="00846C9C"/>
    <w:rsid w:val="008B1511"/>
    <w:rsid w:val="00913233"/>
    <w:rsid w:val="0095352B"/>
    <w:rsid w:val="009D6A58"/>
    <w:rsid w:val="009F5690"/>
    <w:rsid w:val="009F665D"/>
    <w:rsid w:val="009F71A2"/>
    <w:rsid w:val="00A658C9"/>
    <w:rsid w:val="00A73FD4"/>
    <w:rsid w:val="00A74DC2"/>
    <w:rsid w:val="00A90FF9"/>
    <w:rsid w:val="00AA23EA"/>
    <w:rsid w:val="00AD0196"/>
    <w:rsid w:val="00AD425B"/>
    <w:rsid w:val="00AD6F37"/>
    <w:rsid w:val="00B036C1"/>
    <w:rsid w:val="00B11EF0"/>
    <w:rsid w:val="00B26FCD"/>
    <w:rsid w:val="00B46E3D"/>
    <w:rsid w:val="00B76DF5"/>
    <w:rsid w:val="00B957E4"/>
    <w:rsid w:val="00BA6F0E"/>
    <w:rsid w:val="00BE0313"/>
    <w:rsid w:val="00BF30AD"/>
    <w:rsid w:val="00C13537"/>
    <w:rsid w:val="00C557F6"/>
    <w:rsid w:val="00C565FC"/>
    <w:rsid w:val="00C616ED"/>
    <w:rsid w:val="00C650D2"/>
    <w:rsid w:val="00C8456A"/>
    <w:rsid w:val="00C857D7"/>
    <w:rsid w:val="00C95DA6"/>
    <w:rsid w:val="00C966E3"/>
    <w:rsid w:val="00C976C4"/>
    <w:rsid w:val="00CD4C42"/>
    <w:rsid w:val="00CE2649"/>
    <w:rsid w:val="00D332FA"/>
    <w:rsid w:val="00DA1F8E"/>
    <w:rsid w:val="00DB0655"/>
    <w:rsid w:val="00DC0F12"/>
    <w:rsid w:val="00DC3020"/>
    <w:rsid w:val="00DC3BEF"/>
    <w:rsid w:val="00E123B9"/>
    <w:rsid w:val="00E774A9"/>
    <w:rsid w:val="00E864EC"/>
    <w:rsid w:val="00E96143"/>
    <w:rsid w:val="00EA2835"/>
    <w:rsid w:val="00EB250D"/>
    <w:rsid w:val="00EB3354"/>
    <w:rsid w:val="00EC4ED7"/>
    <w:rsid w:val="00F21606"/>
    <w:rsid w:val="00F47B95"/>
    <w:rsid w:val="00F66571"/>
    <w:rsid w:val="00F959DA"/>
    <w:rsid w:val="00FA0618"/>
    <w:rsid w:val="00FE42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5A6CB35"/>
  <w15:chartTrackingRefBased/>
  <w15:docId w15:val="{E6AD9F26-DAC9-40D6-B706-7C6A39508E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A6F0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A6F0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A6F0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A6F0E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BA6F0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A6F0E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DC3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302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3020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302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3020"/>
    <w:rPr>
      <w:b/>
      <w:bCs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C976C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76C4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C976C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76C4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doi.org/10.1097/00042737-199610000-00015" TargetMode="External"/><Relationship Id="rId18" Type="http://schemas.openxmlformats.org/officeDocument/2006/relationships/hyperlink" Target="https://doi.org/10.1111/ijcp.12128" TargetMode="External"/><Relationship Id="rId26" Type="http://schemas.openxmlformats.org/officeDocument/2006/relationships/hyperlink" Target="https://doi.org/10.1053/j.gastro.2020.07.013" TargetMode="External"/><Relationship Id="rId39" Type="http://schemas.openxmlformats.org/officeDocument/2006/relationships/hyperlink" Target="https://doi.org/10.3748/wjg.v20.i43.16215" TargetMode="External"/><Relationship Id="rId21" Type="http://schemas.openxmlformats.org/officeDocument/2006/relationships/hyperlink" Target="https://doi.org/10.1111/apt.15001" TargetMode="External"/><Relationship Id="rId34" Type="http://schemas.openxmlformats.org/officeDocument/2006/relationships/hyperlink" Target="https://doi.org/10.1186/s12986-016-0070-5" TargetMode="External"/><Relationship Id="rId42" Type="http://schemas.openxmlformats.org/officeDocument/2006/relationships/hyperlink" Target="https://doi.org/10.1056/NEJMoa1004409" TargetMode="External"/><Relationship Id="rId47" Type="http://schemas.openxmlformats.org/officeDocument/2006/relationships/hyperlink" Target="https://doi.org/10.1016/j.nutres.2020.12.001" TargetMode="External"/><Relationship Id="rId50" Type="http://schemas.openxmlformats.org/officeDocument/2006/relationships/hyperlink" Target="https://doi.org/10.3945/jn.112.159285" TargetMode="External"/><Relationship Id="rId55" Type="http://schemas.openxmlformats.org/officeDocument/2006/relationships/hyperlink" Target="https://doi.org/https://doi.org/10.1111/jgh.14051" TargetMode="Externa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10.1177/1756283x17726087" TargetMode="External"/><Relationship Id="rId29" Type="http://schemas.openxmlformats.org/officeDocument/2006/relationships/hyperlink" Target="https://doi.org/10.1007/s10068-017-0296-7" TargetMode="External"/><Relationship Id="rId11" Type="http://schemas.openxmlformats.org/officeDocument/2006/relationships/hyperlink" Target="https://doi.org/10.1007/s00384-016-2663-x" TargetMode="External"/><Relationship Id="rId24" Type="http://schemas.openxmlformats.org/officeDocument/2006/relationships/hyperlink" Target="https://doi.org/10.1053/j.gastro.2013.09.046" TargetMode="External"/><Relationship Id="rId32" Type="http://schemas.openxmlformats.org/officeDocument/2006/relationships/hyperlink" Target="https://doi.org/10.1186/1471-230x-10-16" TargetMode="External"/><Relationship Id="rId37" Type="http://schemas.openxmlformats.org/officeDocument/2006/relationships/hyperlink" Target="https://www.mdpi.com/2072-6643/11/7/1566" TargetMode="External"/><Relationship Id="rId40" Type="http://schemas.openxmlformats.org/officeDocument/2006/relationships/hyperlink" Target="https://doi.org/10.3748/wjg.v20.i21.6680" TargetMode="External"/><Relationship Id="rId45" Type="http://schemas.openxmlformats.org/officeDocument/2006/relationships/hyperlink" Target="https://doi.org/10.3748/wjg.v24.i11.1259" TargetMode="External"/><Relationship Id="rId53" Type="http://schemas.openxmlformats.org/officeDocument/2006/relationships/hyperlink" Target="https://doi.org/10.1053/j.gastro.2013.01.049" TargetMode="External"/><Relationship Id="rId58" Type="http://schemas.openxmlformats.org/officeDocument/2006/relationships/header" Target="header1.xml"/><Relationship Id="rId5" Type="http://schemas.openxmlformats.org/officeDocument/2006/relationships/settings" Target="settings.xml"/><Relationship Id="rId61" Type="http://schemas.openxmlformats.org/officeDocument/2006/relationships/theme" Target="theme/theme1.xml"/><Relationship Id="rId19" Type="http://schemas.openxmlformats.org/officeDocument/2006/relationships/hyperlink" Target="https://doi.org/10.3748/wjg.v27.i18.2219" TargetMode="External"/><Relationship Id="rId14" Type="http://schemas.openxmlformats.org/officeDocument/2006/relationships/hyperlink" Target="https://doi.org/10.1097/00042737-200108000-00011" TargetMode="External"/><Relationship Id="rId22" Type="http://schemas.openxmlformats.org/officeDocument/2006/relationships/hyperlink" Target="https://doi.org/10.1111/j.1365-2036.2011.04633.x" TargetMode="External"/><Relationship Id="rId27" Type="http://schemas.openxmlformats.org/officeDocument/2006/relationships/hyperlink" Target="https://doi.org/10.1016/S2468-1253(17)30338-2" TargetMode="External"/><Relationship Id="rId30" Type="http://schemas.openxmlformats.org/officeDocument/2006/relationships/hyperlink" Target="https://doi.org/10.1053/j.gastro.2016.08.003" TargetMode="External"/><Relationship Id="rId35" Type="http://schemas.openxmlformats.org/officeDocument/2006/relationships/hyperlink" Target="https://doi.org/10.1111/nmo.13154" TargetMode="External"/><Relationship Id="rId43" Type="http://schemas.openxmlformats.org/officeDocument/2006/relationships/hyperlink" Target="https://doi.org/10.7326/0003-4819-145-8-200610170-00004" TargetMode="External"/><Relationship Id="rId48" Type="http://schemas.openxmlformats.org/officeDocument/2006/relationships/hyperlink" Target="https://doi.org/10.1111/apt.14400" TargetMode="External"/><Relationship Id="rId56" Type="http://schemas.openxmlformats.org/officeDocument/2006/relationships/hyperlink" Target="https://doi.org/10.5217/ir.2016.14.4.343" TargetMode="External"/><Relationship Id="rId8" Type="http://schemas.openxmlformats.org/officeDocument/2006/relationships/endnotes" Target="endnotes.xml"/><Relationship Id="rId51" Type="http://schemas.openxmlformats.org/officeDocument/2006/relationships/hyperlink" Target="https://doi.org/https://doi.org/10.1111/j.1365-277X.2011.01162.x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doi.org/10.3390/nu12030705" TargetMode="External"/><Relationship Id="rId17" Type="http://schemas.openxmlformats.org/officeDocument/2006/relationships/hyperlink" Target="https://doi.org/10.3389/fmed.2021.710452" TargetMode="External"/><Relationship Id="rId25" Type="http://schemas.openxmlformats.org/officeDocument/2006/relationships/hyperlink" Target="https://doi.org/10.3748/wjg.v23.i25.4632" TargetMode="External"/><Relationship Id="rId33" Type="http://schemas.openxmlformats.org/officeDocument/2006/relationships/hyperlink" Target="https://doi.org/10.3748/wjg.v22.i15.4009" TargetMode="External"/><Relationship Id="rId38" Type="http://schemas.openxmlformats.org/officeDocument/2006/relationships/hyperlink" Target="https://doi.org/10.3390/nu11122856" TargetMode="External"/><Relationship Id="rId46" Type="http://schemas.openxmlformats.org/officeDocument/2006/relationships/hyperlink" Target="https://doi.org/10.1097/MCG.0b013e31820ca4d6" TargetMode="External"/><Relationship Id="rId59" Type="http://schemas.openxmlformats.org/officeDocument/2006/relationships/footer" Target="footer1.xml"/><Relationship Id="rId20" Type="http://schemas.openxmlformats.org/officeDocument/2006/relationships/hyperlink" Target="https://doi.org/10.1038/ajg.2016.434" TargetMode="External"/><Relationship Id="rId41" Type="http://schemas.openxmlformats.org/officeDocument/2006/relationships/hyperlink" Target="https://doi.org/https://doi.org/10.1111/apt.12730" TargetMode="External"/><Relationship Id="rId54" Type="http://schemas.openxmlformats.org/officeDocument/2006/relationships/hyperlink" Target="https://doi.org/https://doi.org/10.1111/jhn.12706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hyperlink" Target="https://doi.org/10.1053/j.gastro.2015.07.054" TargetMode="External"/><Relationship Id="rId23" Type="http://schemas.openxmlformats.org/officeDocument/2006/relationships/hyperlink" Target="https://doi.org/10.4103/jfmpc.jfmpc_464_18" TargetMode="External"/><Relationship Id="rId28" Type="http://schemas.openxmlformats.org/officeDocument/2006/relationships/hyperlink" Target="https://doi.org/https://doi.org/10.1111/j.1365-2036.2005.02579.x" TargetMode="External"/><Relationship Id="rId36" Type="http://schemas.openxmlformats.org/officeDocument/2006/relationships/hyperlink" Target="https://doi.org/https://doi.org/10.1111/j.1440-1746.2010.06370.x" TargetMode="External"/><Relationship Id="rId49" Type="http://schemas.openxmlformats.org/officeDocument/2006/relationships/hyperlink" Target="https://doi.org/10.3390/nu7064542" TargetMode="External"/><Relationship Id="rId57" Type="http://schemas.openxmlformats.org/officeDocument/2006/relationships/hyperlink" Target="https://doi.org/10.1093/ajcn/nqab005" TargetMode="External"/><Relationship Id="rId10" Type="http://schemas.openxmlformats.org/officeDocument/2006/relationships/hyperlink" Target="https://doi.org/10.1016/j.cgh.2015.12.031" TargetMode="External"/><Relationship Id="rId31" Type="http://schemas.openxmlformats.org/officeDocument/2006/relationships/hyperlink" Target="https://doi.org/10.14309/ctg.0000000000000144" TargetMode="External"/><Relationship Id="rId44" Type="http://schemas.openxmlformats.org/officeDocument/2006/relationships/hyperlink" Target="https://doi.org/10.1016/j.cgh.2020.08.040" TargetMode="External"/><Relationship Id="rId52" Type="http://schemas.openxmlformats.org/officeDocument/2006/relationships/hyperlink" Target="https://doi.org/10.1007/s00394-020-02473-0" TargetMode="External"/><Relationship Id="rId60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hyperlink" Target="https://doi.org/10.1016/j.cgh.2009.02.02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50EE6675EDD75746BA1F03F3BBFEE7A2" ma:contentTypeVersion="13" ma:contentTypeDescription="Skapa ett nytt dokument." ma:contentTypeScope="" ma:versionID="c199b74f311e12515c5601e6fce98a89">
  <xsd:schema xmlns:xsd="http://www.w3.org/2001/XMLSchema" xmlns:xs="http://www.w3.org/2001/XMLSchema" xmlns:p="http://schemas.microsoft.com/office/2006/metadata/properties" xmlns:ns3="daabaf50-817c-46e7-952f-59667cad28dd" xmlns:ns4="914801d7-f421-485a-9b08-82979ccffa0c" targetNamespace="http://schemas.microsoft.com/office/2006/metadata/properties" ma:root="true" ma:fieldsID="22e83da65179b740788c97aee6e9e8a2" ns3:_="" ns4:_="">
    <xsd:import namespace="daabaf50-817c-46e7-952f-59667cad28dd"/>
    <xsd:import namespace="914801d7-f421-485a-9b08-82979ccffa0c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  <xsd:element ref="ns4:MediaServiceOCR" minOccurs="0"/>
                <xsd:element ref="ns4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aabaf50-817c-46e7-952f-59667cad28dd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Delat med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Delat med information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Delar tips,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14801d7-f421-485a-9b08-82979ccffa0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7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8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268F4035-51AD-4F9F-988D-E248274D01A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C0BDC691-13DB-4238-9C54-73A5A9EC48DD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57E21417-B501-4A85-980E-B6E9F2BE621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aabaf50-817c-46e7-952f-59667cad28dd"/>
    <ds:schemaRef ds:uri="914801d7-f421-485a-9b08-82979ccffa0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3</TotalTime>
  <Pages>7</Pages>
  <Words>9702</Words>
  <Characters>51426</Characters>
  <Application>Microsoft Office Word</Application>
  <DocSecurity>0</DocSecurity>
  <Lines>428</Lines>
  <Paragraphs>1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0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istina Iribarren</dc:creator>
  <cp:keywords/>
  <dc:description/>
  <cp:lastModifiedBy>Cristina Iribarren</cp:lastModifiedBy>
  <cp:revision>109</cp:revision>
  <dcterms:created xsi:type="dcterms:W3CDTF">2021-09-16T12:39:00Z</dcterms:created>
  <dcterms:modified xsi:type="dcterms:W3CDTF">2022-01-21T13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0EE6675EDD75746BA1F03F3BBFEE7A2</vt:lpwstr>
  </property>
</Properties>
</file>